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32DC72" w14:textId="6C0F41A1" w:rsidR="005E7EA5" w:rsidRDefault="005E7EA5" w:rsidP="005E7EA5">
      <w:pPr>
        <w:pStyle w:val="Heading1"/>
      </w:pPr>
      <w:r>
        <w:t>validation</w:t>
      </w:r>
    </w:p>
    <w:p w14:paraId="003EBD8E" w14:textId="3C0E8B57" w:rsidR="0005042A" w:rsidRDefault="00006754" w:rsidP="005E7EA5">
      <w:r>
        <w:t xml:space="preserve">The validation </w:t>
      </w:r>
      <w:r w:rsidR="009921B4">
        <w:t xml:space="preserve">procedure </w:t>
      </w:r>
      <w:r>
        <w:t>intends to check the performance of</w:t>
      </w:r>
      <w:r w:rsidR="009921B4">
        <w:t xml:space="preserve"> the</w:t>
      </w:r>
      <w:r>
        <w:t xml:space="preserve"> Brazilian version of </w:t>
      </w:r>
      <w:r w:rsidR="009921B4">
        <w:t xml:space="preserve">the </w:t>
      </w:r>
      <w:r>
        <w:t xml:space="preserve">COPA model. In order to attend this objective, we </w:t>
      </w:r>
      <w:r w:rsidR="009921B4">
        <w:t xml:space="preserve">compared </w:t>
      </w:r>
      <w:r>
        <w:t xml:space="preserve">results </w:t>
      </w:r>
      <w:r w:rsidR="009921B4">
        <w:t xml:space="preserve">of COPA </w:t>
      </w:r>
      <w:r w:rsidR="00623644">
        <w:t>with</w:t>
      </w:r>
      <w:r>
        <w:t xml:space="preserve"> </w:t>
      </w:r>
      <w:r w:rsidR="009921B4">
        <w:t xml:space="preserve">the observed dispatch of electricity generation as provided by the </w:t>
      </w:r>
      <w:r>
        <w:t xml:space="preserve">Brazilian National System Operator (ONS). We analyzed </w:t>
      </w:r>
      <w:r w:rsidR="009921B4">
        <w:t xml:space="preserve">the dispatch </w:t>
      </w:r>
      <w:r>
        <w:t xml:space="preserve">for one year, 2012, </w:t>
      </w:r>
      <w:r w:rsidR="009921B4">
        <w:t>o</w:t>
      </w:r>
      <w:r>
        <w:t xml:space="preserve">n a daily basis. </w:t>
      </w:r>
      <w:r w:rsidR="009921B4">
        <w:t xml:space="preserve">Although </w:t>
      </w:r>
      <w:r>
        <w:t xml:space="preserve">COPA </w:t>
      </w:r>
      <w:r w:rsidR="009921B4">
        <w:t xml:space="preserve">is an </w:t>
      </w:r>
      <w:r>
        <w:t xml:space="preserve">hourly </w:t>
      </w:r>
      <w:r w:rsidR="009921B4">
        <w:t>model</w:t>
      </w:r>
      <w:r>
        <w:t xml:space="preserve">, ONS </w:t>
      </w:r>
      <w:r w:rsidR="00B87AD4">
        <w:t xml:space="preserve">makes available </w:t>
      </w:r>
      <w:r>
        <w:t xml:space="preserve">data </w:t>
      </w:r>
      <w:r w:rsidR="009921B4">
        <w:t xml:space="preserve">on a </w:t>
      </w:r>
      <w:r>
        <w:t>daily basis</w:t>
      </w:r>
      <w:r w:rsidR="009921B4">
        <w:t xml:space="preserve"> only, which </w:t>
      </w:r>
      <w:r>
        <w:t xml:space="preserve">is the reason we compare the results </w:t>
      </w:r>
      <w:r w:rsidR="009921B4">
        <w:t xml:space="preserve">on that temporal resolution. </w:t>
      </w:r>
    </w:p>
    <w:p w14:paraId="2B047284" w14:textId="2A01437D" w:rsidR="00F6430A" w:rsidRPr="00F6430A" w:rsidRDefault="0005042A" w:rsidP="005E7EA5">
      <w:pPr>
        <w:rPr>
          <w:b/>
        </w:rPr>
      </w:pPr>
      <w:r>
        <w:t>We used data from</w:t>
      </w:r>
      <w:r w:rsidR="009921B4">
        <w:t xml:space="preserve"> the</w:t>
      </w:r>
      <w:r>
        <w:t xml:space="preserve"> </w:t>
      </w:r>
      <w:proofErr w:type="spellStart"/>
      <w:r>
        <w:t>Newave</w:t>
      </w:r>
      <w:proofErr w:type="spellEnd"/>
      <w:r>
        <w:t xml:space="preserve"> deck of December 2012. </w:t>
      </w:r>
      <w:r w:rsidR="00863523">
        <w:t xml:space="preserve">This is the software used to </w:t>
      </w:r>
      <w:r w:rsidR="009921B4">
        <w:t xml:space="preserve">plan </w:t>
      </w:r>
      <w:r w:rsidR="00863523">
        <w:t xml:space="preserve">the </w:t>
      </w:r>
      <w:r w:rsidR="009921B4">
        <w:t xml:space="preserve">monthly </w:t>
      </w:r>
      <w:r w:rsidR="00863523">
        <w:t>electrical system operation</w:t>
      </w:r>
      <w:r w:rsidR="009921B4">
        <w:t xml:space="preserve"> in Brazil</w:t>
      </w:r>
      <w:r w:rsidR="00863523">
        <w:t>.</w:t>
      </w:r>
      <w:r w:rsidR="00AE0788">
        <w:t xml:space="preserve"> </w:t>
      </w:r>
      <w:r w:rsidR="00587DCD">
        <w:t>The e</w:t>
      </w:r>
      <w:r w:rsidR="00AE0788">
        <w:t>lectricity Commercialization Chamber (CCEE)</w:t>
      </w:r>
      <w:r w:rsidR="00863523">
        <w:t xml:space="preserve"> publishes </w:t>
      </w:r>
      <w:r w:rsidR="00AE0788">
        <w:t>the deck</w:t>
      </w:r>
      <w:r w:rsidR="00863523">
        <w:t xml:space="preserve"> containing all information used as input to </w:t>
      </w:r>
      <w:proofErr w:type="spellStart"/>
      <w:r w:rsidR="00863523">
        <w:t>Newave</w:t>
      </w:r>
      <w:proofErr w:type="spellEnd"/>
      <w:r w:rsidR="00863523">
        <w:t xml:space="preserve"> </w:t>
      </w:r>
      <w:r w:rsidR="009921B4">
        <w:t>i</w:t>
      </w:r>
      <w:r w:rsidR="00863523">
        <w:t>n each month</w:t>
      </w:r>
      <w:r w:rsidR="00AE0788">
        <w:t xml:space="preserve"> </w:t>
      </w:r>
      <w:r w:rsidR="00AE0788">
        <w:fldChar w:fldCharType="begin"/>
      </w:r>
      <w:r w:rsidR="00F6430A">
        <w:instrText xml:space="preserve"> ADDIN ZOTERO_ITEM CSL_CITATION {"citationID":"5d2Wik62","properties":{"formattedCitation":"(Electricity Commercialization Chamber 2012)","plainCitation":"(Electricity Commercialization Chamber 2012)"},"citationItems":[{"id":4,"uris":["http://zotero.org/users/local/1Z89GYRF/items/ZXQSFFB8"],"uri":["http://zotero.org/users/local/1Z89GYRF/items/ZXQSFFB8"],"itemData":{"id":4,"type":"article","title":"Newave input files deck","URL":"https://www.ccee.org.br/search/query/search?search.timezone=-60&amp;search_startnum=&amp;search_endnum=&amp;num=10&amp;search_dupid=&amp;exttimeout=false&amp;actProfId=0&amp;group=&amp;q=deck+de+pre%C3%A7os+Newave+12%2F2012&amp;btnSearch=Search&amp;search_p_main_operator=all&amp;search_p_atname=&amp;adn=&amp;search_p_op=equals&amp;search_p_val=&amp;search_p_atname=&amp;adn=&amp;search_p_op=equals&amp;search_p_val=","language":"Portuguese","author":[{"family":"Electricity Commercialization Chamber","given":"CCEE"}],"issued":{"date-parts":[["2012",12]]},"accessed":{"date-parts":[["2017",11,7]]}}}],"schema":"https://github.com/citation-style-language/schema/raw/master/csl-citation.json"} </w:instrText>
      </w:r>
      <w:r w:rsidR="00AE0788">
        <w:fldChar w:fldCharType="separate"/>
      </w:r>
      <w:r w:rsidR="00F6430A" w:rsidRPr="00F6430A">
        <w:t>(Electricity Commercialization Chamber 2012)</w:t>
      </w:r>
      <w:r w:rsidR="00AE0788">
        <w:fldChar w:fldCharType="end"/>
      </w:r>
      <w:r w:rsidR="00863523">
        <w:t>.</w:t>
      </w:r>
      <w:r w:rsidR="0049105A">
        <w:t xml:space="preserve"> We used data related to hydro power </w:t>
      </w:r>
      <w:r w:rsidR="009921B4">
        <w:t xml:space="preserve">generation capacities in all </w:t>
      </w:r>
      <w:r w:rsidR="0049105A">
        <w:t>subsystems, transmission lines capacities</w:t>
      </w:r>
      <w:r w:rsidR="009921B4">
        <w:t>,</w:t>
      </w:r>
      <w:r w:rsidR="0049105A">
        <w:t xml:space="preserve"> and variable costs of thermal plants in operation by December 2012.</w:t>
      </w:r>
      <w:r w:rsidR="007976D4">
        <w:t xml:space="preserve"> </w:t>
      </w:r>
      <w:r w:rsidR="0049105A">
        <w:t xml:space="preserve">Besides this data, we used some more information </w:t>
      </w:r>
      <w:r w:rsidR="00587DCD">
        <w:t xml:space="preserve">from the </w:t>
      </w:r>
      <w:r w:rsidR="0049105A">
        <w:t xml:space="preserve">ONS website, </w:t>
      </w:r>
      <w:r w:rsidR="00587DCD">
        <w:t xml:space="preserve">such as </w:t>
      </w:r>
      <w:r w:rsidR="0049105A">
        <w:t>hydro inflows</w:t>
      </w:r>
      <w:r w:rsidR="00D65C9D">
        <w:t xml:space="preserve"> </w:t>
      </w:r>
      <w:r w:rsidR="00D65C9D">
        <w:fldChar w:fldCharType="begin"/>
      </w:r>
      <w:r w:rsidR="00F6430A">
        <w:instrText xml:space="preserve"> ADDIN ZOTERO_ITEM CSL_CITATION {"citationID":"vAUMLR4E","properties":{"formattedCitation":"(National System Operator 2017b)","plainCitation":"(National System Operator 2017b)"},"citationItems":[{"id":6,"uris":["http://zotero.org/users/local/1Z89GYRF/items/PFNUQ455"],"uri":["http://zotero.org/users/local/1Z89GYRF/items/PFNUQ455"],"itemData":{"id":6,"type":"article","title":"Hydrological data - inflows","URL":"http://www.ons.org.br/Paginas/resultados-da-operacao/historico-da-operacao/dados_hidrologicos_vazoes.aspx","language":"Portuguese","author":[{"family":"National System Operator","given":"ONS"}],"issued":{"date-parts":[["2017",11]]},"accessed":{"date-parts":[["2017",11,7]]}}}],"schema":"https://github.com/citation-style-language/schema/raw/master/csl-citation.json"} </w:instrText>
      </w:r>
      <w:r w:rsidR="00D65C9D">
        <w:fldChar w:fldCharType="separate"/>
      </w:r>
      <w:r w:rsidR="00F6430A" w:rsidRPr="00F6430A">
        <w:t>(National System Operator 2017b)</w:t>
      </w:r>
      <w:r w:rsidR="00D65C9D">
        <w:fldChar w:fldCharType="end"/>
      </w:r>
      <w:r w:rsidR="00F6430A">
        <w:t xml:space="preserve"> and </w:t>
      </w:r>
      <w:r w:rsidR="00B87AD4">
        <w:t>reservoir parameters (initial and final levels and maximum capacity)</w:t>
      </w:r>
      <w:r w:rsidR="00D65C9D">
        <w:t xml:space="preserve"> </w:t>
      </w:r>
      <w:r w:rsidR="00D65C9D">
        <w:fldChar w:fldCharType="begin"/>
      </w:r>
      <w:r w:rsidR="00F6430A">
        <w:instrText xml:space="preserve"> ADDIN ZOTERO_ITEM CSL_CITATION {"citationID":"bTG1xrmf","properties":{"formattedCitation":"(National System Operator 2017c)","plainCitation":"(National System Operator 2017c)"},"citationItems":[{"id":7,"uris":["http://zotero.org/users/local/1Z89GYRF/items/TZC2675H"],"uri":["http://zotero.org/users/local/1Z89GYRF/items/TZC2675H"],"itemData":{"id":7,"type":"article","title":"Stored energy","URL":"http://www.ons.org.br/Paginas/resultados-da-operacao/historico-da-operacao/energia_armazenada.aspx","language":"Portuguese","author":[{"family":"National System Operator","given":"ONS"}],"issued":{"date-parts":[["2017",11]]},"accessed":{"date-parts":[["2017",11,7]]}}}],"schema":"https://github.com/citation-style-language/schema/raw/master/csl-citation.json"} </w:instrText>
      </w:r>
      <w:r w:rsidR="00D65C9D">
        <w:fldChar w:fldCharType="separate"/>
      </w:r>
      <w:r w:rsidR="00F6430A" w:rsidRPr="00F6430A">
        <w:t>(National System Operator 2017c)</w:t>
      </w:r>
      <w:r w:rsidR="00D65C9D">
        <w:fldChar w:fldCharType="end"/>
      </w:r>
      <w:r w:rsidR="00F6430A">
        <w:t>.</w:t>
      </w:r>
      <w:r w:rsidR="0049105A">
        <w:t xml:space="preserve"> </w:t>
      </w:r>
      <w:r w:rsidR="00F6430A">
        <w:t xml:space="preserve">Hourly load </w:t>
      </w:r>
      <w:r w:rsidR="00587DCD">
        <w:t xml:space="preserve">data </w:t>
      </w:r>
      <w:r w:rsidR="00F6430A">
        <w:t xml:space="preserve">was </w:t>
      </w:r>
      <w:r w:rsidR="00587DCD">
        <w:t xml:space="preserve">obtained </w:t>
      </w:r>
      <w:r w:rsidR="00F6430A">
        <w:t>by mail</w:t>
      </w:r>
      <w:r w:rsidR="0095258F">
        <w:t xml:space="preserve"> correspondence</w:t>
      </w:r>
      <w:r w:rsidR="00587DCD">
        <w:t xml:space="preserve"> with ONS</w:t>
      </w:r>
      <w:r w:rsidR="00F6430A">
        <w:t xml:space="preserve"> </w:t>
      </w:r>
      <w:r w:rsidR="00F6430A">
        <w:fldChar w:fldCharType="begin"/>
      </w:r>
      <w:r w:rsidR="0087380A">
        <w:instrText xml:space="preserve"> ADDIN ZOTERO_ITEM CSL_CITATION {"citationID":"G8A6c0R3","properties":{"formattedCitation":"(National System Operator 2017a)","plainCitation":"(National System Operator 2017a)"},"citationItems":[{"id":8,"uris":["http://zotero.org/users/local/1Z89GYRF/items/JZBP8UTS"],"uri":["http://zotero.org/users/local/1Z89GYRF/items/JZBP8UTS"],"itemData":{"id":8,"type":"personal_communication","title":"Brazilian electrical system load information","URL":"https://mail.google.com/mail/u/0/?tab=mm#search/wilkens%40ons.org.br/15bc9a41d3e01573","language":"Portuguese","author":[{"family":"National System Operator","given":"ONS"}],"issued":{"date-parts":[["2017",5,2]]},"accessed":{"date-parts":[["2017",5,2]]}}}],"schema":"https://github.com/citation-style-language/schema/raw/master/csl-citation.json"} </w:instrText>
      </w:r>
      <w:r w:rsidR="00F6430A">
        <w:fldChar w:fldCharType="separate"/>
      </w:r>
      <w:r w:rsidR="00F6430A" w:rsidRPr="00F6430A">
        <w:t>(National System Operator 2017a)</w:t>
      </w:r>
      <w:r w:rsidR="00F6430A">
        <w:fldChar w:fldCharType="end"/>
      </w:r>
      <w:r w:rsidR="00F6430A">
        <w:t>.</w:t>
      </w:r>
    </w:p>
    <w:p w14:paraId="455DC57C" w14:textId="4D7189DF" w:rsidR="00A6436F" w:rsidRDefault="007976D4" w:rsidP="005E7EA5">
      <w:r>
        <w:t xml:space="preserve">We have also </w:t>
      </w:r>
      <w:r w:rsidR="009921B4">
        <w:t xml:space="preserve">derived </w:t>
      </w:r>
      <w:r>
        <w:t xml:space="preserve">installed wind capacity data from </w:t>
      </w:r>
      <w:r w:rsidR="009921B4">
        <w:t xml:space="preserve">the </w:t>
      </w:r>
      <w:r>
        <w:t xml:space="preserve">electricity market regulator website </w:t>
      </w:r>
      <w:r w:rsidR="0095258F">
        <w:fldChar w:fldCharType="begin"/>
      </w:r>
      <w:r w:rsidR="0095258F">
        <w:instrText xml:space="preserve"> ADDIN ZOTERO_ITEM CSL_CITATION {"citationID":"xBllvt4i","properties":{"formattedCitation":"(Electricity National Agency 2017)","plainCitation":"(Electricity National Agency 2017)"},"citationItems":[{"id":11,"uris":["http://zotero.org/users/local/1Z89GYRF/items/57XC9KND"],"uri":["http://zotero.org/users/local/1Z89GYRF/items/57XC9KND"],"itemData":{"id":11,"type":"article","title":"Brazilian electricity wind generation capacity","URL":"http://www2.aneel.gov.br/aplicacoes/capacidadebrasil/GeracaoTipoFase.asp","language":"Portuguese","author":[{"family":"Electricity National Agency","given":"ANEEL"}],"issued":{"date-parts":[["2017",11]]},"accessed":{"date-parts":[["2017",11,7]]}}}],"schema":"https://github.com/citation-style-language/schema/raw/master/csl-citation.json"} </w:instrText>
      </w:r>
      <w:r w:rsidR="0095258F">
        <w:fldChar w:fldCharType="separate"/>
      </w:r>
      <w:r w:rsidR="0095258F" w:rsidRPr="0095258F">
        <w:t>(Electricity National Agency 2017)</w:t>
      </w:r>
      <w:r w:rsidR="0095258F">
        <w:fldChar w:fldCharType="end"/>
      </w:r>
      <w:r>
        <w:t xml:space="preserve">. In terms of hourly time series of wind capacity factors, we collected data at </w:t>
      </w:r>
      <w:r w:rsidR="009921B4">
        <w:t xml:space="preserve">the </w:t>
      </w:r>
      <w:r>
        <w:t>Renewables Ninja website</w:t>
      </w:r>
      <w:r w:rsidR="002F1D6F">
        <w:t xml:space="preserve"> </w:t>
      </w:r>
      <w:r w:rsidR="002F1D6F" w:rsidRPr="002F1D6F">
        <w:t>(</w:t>
      </w:r>
      <w:proofErr w:type="spellStart"/>
      <w:r w:rsidR="002F1D6F" w:rsidRPr="002F1D6F">
        <w:t>Staffell</w:t>
      </w:r>
      <w:proofErr w:type="spellEnd"/>
      <w:r w:rsidR="002F1D6F" w:rsidRPr="002F1D6F">
        <w:t xml:space="preserve"> and Pfenninger 2016)</w:t>
      </w:r>
      <w:r>
        <w:t>.</w:t>
      </w:r>
      <w:r w:rsidR="00AD0722">
        <w:t xml:space="preserve"> </w:t>
      </w:r>
    </w:p>
    <w:p w14:paraId="27C417ED" w14:textId="41DA3812" w:rsidR="00C82319" w:rsidRDefault="00C82319" w:rsidP="005E7EA5">
      <w:r>
        <w:t>In order to make sure we were</w:t>
      </w:r>
      <w:r w:rsidR="00FC16EF">
        <w:t xml:space="preserve"> </w:t>
      </w:r>
      <w:r w:rsidR="00E3525C">
        <w:t xml:space="preserve">working with consistent </w:t>
      </w:r>
      <w:r w:rsidR="009921B4">
        <w:t>input data</w:t>
      </w:r>
      <w:r w:rsidR="00E3525C">
        <w:t xml:space="preserve">, </w:t>
      </w:r>
      <w:r w:rsidR="00FC16EF">
        <w:t>we verified</w:t>
      </w:r>
      <w:bookmarkStart w:id="0" w:name="_GoBack"/>
      <w:bookmarkEnd w:id="0"/>
      <w:r w:rsidR="00FC16EF">
        <w:t xml:space="preserve"> </w:t>
      </w:r>
      <w:r w:rsidR="0097245D">
        <w:t xml:space="preserve">if </w:t>
      </w:r>
      <w:r w:rsidR="009921B4">
        <w:t xml:space="preserve">the temporal profile of </w:t>
      </w:r>
      <w:r w:rsidR="002F1D6F">
        <w:t>renewable</w:t>
      </w:r>
      <w:r w:rsidR="0097245D">
        <w:t xml:space="preserve"> resources </w:t>
      </w:r>
      <w:r w:rsidR="009921B4">
        <w:t>was valid</w:t>
      </w:r>
      <w:r w:rsidR="0097245D">
        <w:t xml:space="preserve">. </w:t>
      </w:r>
      <w:r w:rsidR="009921B4">
        <w:t>W</w:t>
      </w:r>
      <w:r w:rsidR="00E3525C">
        <w:t xml:space="preserve">e </w:t>
      </w:r>
      <w:r w:rsidR="009921B4">
        <w:t xml:space="preserve">observed that </w:t>
      </w:r>
      <w:r w:rsidR="00E3525C">
        <w:t xml:space="preserve">inflows during the humid period </w:t>
      </w:r>
      <w:r w:rsidR="009921B4">
        <w:t xml:space="preserve">were higher </w:t>
      </w:r>
      <w:r w:rsidR="00A6436F">
        <w:t xml:space="preserve">than </w:t>
      </w:r>
      <w:r w:rsidR="009921B4">
        <w:t xml:space="preserve">in the </w:t>
      </w:r>
      <w:r w:rsidR="00A6436F">
        <w:t xml:space="preserve">dry one </w:t>
      </w:r>
      <w:r w:rsidR="00E3525C">
        <w:t xml:space="preserve">in all </w:t>
      </w:r>
      <w:r w:rsidR="00A6436F">
        <w:t>subsystems. We observed greater wind resource</w:t>
      </w:r>
      <w:r w:rsidR="002F0E4D">
        <w:t>s</w:t>
      </w:r>
      <w:r w:rsidR="00A6436F">
        <w:t xml:space="preserve"> during the dry period than the humid one as well. </w:t>
      </w:r>
    </w:p>
    <w:p w14:paraId="70396253" w14:textId="0D86D6F9" w:rsidR="00616701" w:rsidRDefault="00B87AD4" w:rsidP="005E7EA5">
      <w:r>
        <w:t>The validation begins with the fixation of initial and terminal levels of each subsystem reservoirs.</w:t>
      </w:r>
      <w:r w:rsidR="00B8062F">
        <w:t xml:space="preserve"> </w:t>
      </w:r>
      <w:r w:rsidR="00DB5EDA">
        <w:t xml:space="preserve">We </w:t>
      </w:r>
      <w:r w:rsidR="002F0E4D">
        <w:t xml:space="preserve">obtained </w:t>
      </w:r>
      <w:r w:rsidR="00DB5EDA">
        <w:t xml:space="preserve">this information on </w:t>
      </w:r>
      <w:r w:rsidR="002F0E4D">
        <w:t xml:space="preserve">the </w:t>
      </w:r>
      <w:r w:rsidR="00DB5EDA">
        <w:t>ONS website</w:t>
      </w:r>
      <w:r w:rsidR="002F1D6F">
        <w:t xml:space="preserve"> </w:t>
      </w:r>
      <w:r w:rsidR="002F1D6F">
        <w:fldChar w:fldCharType="begin"/>
      </w:r>
      <w:r w:rsidR="002F1D6F">
        <w:instrText xml:space="preserve"> ADDIN ZOTERO_ITEM CSL_CITATION {"citationID":"12f6MAgP","properties":{"formattedCitation":"(National System Operator 2017c)","plainCitation":"(National System Operator 2017c)"},"citationItems":[{"id":7,"uris":["http://zotero.org/users/local/1Z89GYRF/items/TZC2675H"],"uri":["http://zotero.org/users/local/1Z89GYRF/items/TZC2675H"],"itemData":{"id":7,"type":"article","title":"Stored energy","URL":"http://www.ons.org.br/Paginas/resultados-da-operacao/historico-da-operacao/energia_armazenada.aspx","language":"Portuguese","author":[{"family":"National System Operator","given":"ONS"}],"issued":{"date-parts":[["2017",11]]},"accessed":{"date-parts":[["2017",11,7]]}}}],"schema":"https://github.com/citation-style-language/schema/raw/master/csl-citation.json"} </w:instrText>
      </w:r>
      <w:r w:rsidR="002F1D6F">
        <w:fldChar w:fldCharType="separate"/>
      </w:r>
      <w:r w:rsidR="002F1D6F" w:rsidRPr="002F1D6F">
        <w:t>(National System Operator 2017c)</w:t>
      </w:r>
      <w:r w:rsidR="002F1D6F">
        <w:fldChar w:fldCharType="end"/>
      </w:r>
      <w:r w:rsidR="00DB5EDA">
        <w:t xml:space="preserve"> and </w:t>
      </w:r>
      <w:r w:rsidR="009921B4">
        <w:t xml:space="preserve">restricted the </w:t>
      </w:r>
      <w:r w:rsidR="00DB5EDA">
        <w:t xml:space="preserve">model </w:t>
      </w:r>
      <w:r w:rsidR="009921B4">
        <w:t>accordingly</w:t>
      </w:r>
      <w:r w:rsidR="00DB5EDA">
        <w:t xml:space="preserve">. </w:t>
      </w:r>
      <w:r w:rsidR="009921B4">
        <w:t xml:space="preserve">This </w:t>
      </w:r>
      <w:r w:rsidR="00AA2FDB">
        <w:t>was</w:t>
      </w:r>
      <w:r w:rsidR="00ED3CFA">
        <w:t xml:space="preserve"> necessary in order to avoid the model to empty all reservoirs</w:t>
      </w:r>
      <w:r w:rsidR="00DB5EDA">
        <w:t xml:space="preserve"> by the end of the period</w:t>
      </w:r>
      <w:r w:rsidR="00ED3CFA">
        <w:t xml:space="preserve">. </w:t>
      </w:r>
      <w:r w:rsidR="009921B4">
        <w:t>This w</w:t>
      </w:r>
      <w:r w:rsidR="00ED3CFA">
        <w:t>ould happen</w:t>
      </w:r>
      <w:r w:rsidR="009921B4">
        <w:t xml:space="preserve"> if reservoir levels wouldn’t be restricted</w:t>
      </w:r>
      <w:r w:rsidR="00ED3CFA">
        <w:t xml:space="preserve">, because hydro generation has zero </w:t>
      </w:r>
      <w:r w:rsidR="004355EE">
        <w:t xml:space="preserve">variable </w:t>
      </w:r>
      <w:r w:rsidR="00ED3CFA">
        <w:t>cost</w:t>
      </w:r>
      <w:r w:rsidR="009921B4">
        <w:t>s</w:t>
      </w:r>
      <w:r w:rsidR="00ED3CFA">
        <w:t xml:space="preserve">. </w:t>
      </w:r>
    </w:p>
    <w:p w14:paraId="1C4E9B39" w14:textId="3ED1D22D" w:rsidR="0075623D" w:rsidRDefault="009921B4" w:rsidP="0075623D">
      <w:r>
        <w:lastRenderedPageBreak/>
        <w:t>After running the model and gathering outputs</w:t>
      </w:r>
      <w:r w:rsidR="00DB5EDA">
        <w:t xml:space="preserve">, </w:t>
      </w:r>
      <w:r>
        <w:t xml:space="preserve">we compared </w:t>
      </w:r>
      <w:r w:rsidR="00651868">
        <w:t>total inflows and total hydro electricity generation of ONS and COPA</w:t>
      </w:r>
      <w:r>
        <w:t>.</w:t>
      </w:r>
      <w:r w:rsidR="00651868">
        <w:t xml:space="preserve"> </w:t>
      </w:r>
      <w:r>
        <w:t xml:space="preserve">COPA </w:t>
      </w:r>
      <w:r w:rsidR="00651868">
        <w:t xml:space="preserve">was overestimating </w:t>
      </w:r>
      <w:r w:rsidR="001B6F0E">
        <w:t xml:space="preserve">the </w:t>
      </w:r>
      <w:r>
        <w:t>hydro-generation in comparison to observations</w:t>
      </w:r>
      <w:r w:rsidR="002F0E4D">
        <w:t xml:space="preserve"> by 7%</w:t>
      </w:r>
      <w:r>
        <w:t>. The cause of this deviation can be (a) the fact that we do not model evaporation of water in reservoirs and (b) we do not model the influence of storage levels on hydropower generation performance (i.e. lower reservoir levels reduce the energy content of the stored water)</w:t>
      </w:r>
      <w:r w:rsidR="001B6F0E">
        <w:t>. In order to correct that, we`ve multiplied COPA inflows by 93%, which we call inflow calibration factor.</w:t>
      </w:r>
      <w:r w:rsidR="00FC1609">
        <w:t xml:space="preserve"> </w:t>
      </w:r>
      <w:r w:rsidR="003327CC">
        <w:fldChar w:fldCharType="begin"/>
      </w:r>
      <w:r w:rsidR="003327CC">
        <w:instrText xml:space="preserve"> REF _Ref497407869 \h </w:instrText>
      </w:r>
      <w:r w:rsidR="003327CC">
        <w:fldChar w:fldCharType="separate"/>
      </w:r>
      <w:r w:rsidR="003327CC">
        <w:t xml:space="preserve">Figure </w:t>
      </w:r>
      <w:r w:rsidR="003327CC">
        <w:rPr>
          <w:noProof/>
        </w:rPr>
        <w:t>1</w:t>
      </w:r>
      <w:r w:rsidR="003327CC">
        <w:fldChar w:fldCharType="end"/>
      </w:r>
      <w:r w:rsidR="003327CC">
        <w:t xml:space="preserve"> </w:t>
      </w:r>
      <w:r w:rsidR="00D0377C">
        <w:t xml:space="preserve">and </w:t>
      </w:r>
      <w:r w:rsidR="00D0377C">
        <w:fldChar w:fldCharType="begin"/>
      </w:r>
      <w:r w:rsidR="00D0377C">
        <w:instrText xml:space="preserve"> REF _Ref497408800 \h </w:instrText>
      </w:r>
      <w:r w:rsidR="00D0377C">
        <w:fldChar w:fldCharType="separate"/>
      </w:r>
      <w:r w:rsidR="00D0377C">
        <w:t xml:space="preserve">Figure </w:t>
      </w:r>
      <w:r w:rsidR="00D0377C">
        <w:rPr>
          <w:noProof/>
        </w:rPr>
        <w:t>2</w:t>
      </w:r>
      <w:r w:rsidR="00D0377C">
        <w:fldChar w:fldCharType="end"/>
      </w:r>
      <w:r w:rsidR="00D0377C">
        <w:t xml:space="preserve"> show</w:t>
      </w:r>
      <w:r w:rsidR="00332210">
        <w:t xml:space="preserve"> total hydro generation of ONS and COPA</w:t>
      </w:r>
      <w:r w:rsidR="00D0377C">
        <w:t xml:space="preserve"> on </w:t>
      </w:r>
      <w:r>
        <w:t xml:space="preserve">a </w:t>
      </w:r>
      <w:r w:rsidR="00D0377C">
        <w:t>daily basis and on monthly basis</w:t>
      </w:r>
      <w:r>
        <w:t xml:space="preserve"> after correction</w:t>
      </w:r>
      <w:r w:rsidR="00332210">
        <w:t>.</w:t>
      </w:r>
      <w:r w:rsidR="0075623D">
        <w:t xml:space="preserve"> The </w:t>
      </w:r>
      <w:r w:rsidR="002F1D6F">
        <w:fldChar w:fldCharType="begin"/>
      </w:r>
      <w:r w:rsidR="002F1D6F">
        <w:instrText xml:space="preserve"> REF _Ref497407869 \h </w:instrText>
      </w:r>
      <w:r w:rsidR="002F1D6F">
        <w:fldChar w:fldCharType="separate"/>
      </w:r>
      <w:r w:rsidR="002F1D6F">
        <w:t xml:space="preserve">Figure </w:t>
      </w:r>
      <w:r w:rsidR="002F1D6F">
        <w:rPr>
          <w:noProof/>
        </w:rPr>
        <w:t>1</w:t>
      </w:r>
      <w:r w:rsidR="002F1D6F">
        <w:fldChar w:fldCharType="end"/>
      </w:r>
      <w:r w:rsidR="0075623D">
        <w:t xml:space="preserve"> shows the thermal generation from ONS and COPA.</w:t>
      </w:r>
    </w:p>
    <w:p w14:paraId="6644E21D" w14:textId="0C831879" w:rsidR="00CF3DDB" w:rsidRDefault="00CF3DDB" w:rsidP="00CF3DDB">
      <w:r>
        <w:t xml:space="preserve"> </w:t>
      </w:r>
    </w:p>
    <w:p w14:paraId="12818D8A" w14:textId="4D0C271A" w:rsidR="00332210" w:rsidRDefault="00332210" w:rsidP="005E7EA5"/>
    <w:p w14:paraId="6EE115FF" w14:textId="330C997C" w:rsidR="00332210" w:rsidRDefault="00683D5E" w:rsidP="003327CC">
      <w:pPr>
        <w:keepNext/>
        <w:jc w:val="center"/>
      </w:pPr>
      <w:r>
        <w:object w:dxaOrig="7560" w:dyaOrig="7560" w14:anchorId="7538B5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3.75pt;height:363.75pt" o:ole="">
            <v:imagedata r:id="rId8" o:title=""/>
          </v:shape>
          <o:OLEObject Type="Embed" ProgID="AcroExch.Document.DC" ShapeID="_x0000_i1025" DrawAspect="Content" ObjectID="_1571579036" r:id="rId9"/>
        </w:object>
      </w:r>
    </w:p>
    <w:p w14:paraId="7980E111" w14:textId="3D6D7F23" w:rsidR="003327CC" w:rsidRDefault="00332210" w:rsidP="003327CC">
      <w:pPr>
        <w:pStyle w:val="Caption"/>
        <w:jc w:val="center"/>
      </w:pPr>
      <w:bookmarkStart w:id="1" w:name="_Ref497407869"/>
      <w:r>
        <w:t xml:space="preserve">Figure </w:t>
      </w:r>
      <w:r>
        <w:fldChar w:fldCharType="begin"/>
      </w:r>
      <w:r>
        <w:instrText xml:space="preserve"> SEQ Figure \* ARABIC </w:instrText>
      </w:r>
      <w:r>
        <w:fldChar w:fldCharType="separate"/>
      </w:r>
      <w:r w:rsidR="004F59BC">
        <w:rPr>
          <w:noProof/>
        </w:rPr>
        <w:t>1</w:t>
      </w:r>
      <w:r>
        <w:fldChar w:fldCharType="end"/>
      </w:r>
      <w:bookmarkEnd w:id="1"/>
      <w:r w:rsidR="00A6436F">
        <w:t xml:space="preserve">: </w:t>
      </w:r>
      <w:r w:rsidR="003327CC">
        <w:t>Hydro total generation.</w:t>
      </w:r>
      <w:r w:rsidR="00D0377C">
        <w:t xml:space="preserve"> Daily basis</w:t>
      </w:r>
      <w:r w:rsidR="003327CC">
        <w:t xml:space="preserve"> </w:t>
      </w:r>
    </w:p>
    <w:p w14:paraId="1A44C43A" w14:textId="77777777" w:rsidR="00D0377C" w:rsidRPr="00866E76" w:rsidRDefault="00D0377C" w:rsidP="00D0377C">
      <w:pPr>
        <w:spacing w:line="240" w:lineRule="auto"/>
        <w:ind w:firstLine="0"/>
        <w:jc w:val="left"/>
      </w:pPr>
    </w:p>
    <w:p w14:paraId="33A059B5" w14:textId="77777777" w:rsidR="00D0377C" w:rsidRDefault="00D0377C" w:rsidP="00D0377C">
      <w:pPr>
        <w:keepNext/>
        <w:spacing w:line="240" w:lineRule="auto"/>
        <w:ind w:firstLine="0"/>
        <w:jc w:val="center"/>
      </w:pPr>
      <w:r>
        <w:rPr>
          <w:noProof/>
          <w:lang w:eastAsia="en-US"/>
        </w:rPr>
        <w:lastRenderedPageBreak/>
        <w:drawing>
          <wp:inline distT="0" distB="0" distL="0" distR="0" wp14:anchorId="5F81D2C5" wp14:editId="144E4F35">
            <wp:extent cx="4438650" cy="4438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nthly1.png"/>
                    <pic:cNvPicPr/>
                  </pic:nvPicPr>
                  <pic:blipFill>
                    <a:blip r:embed="rId10">
                      <a:extLst>
                        <a:ext uri="{28A0092B-C50C-407E-A947-70E740481C1C}">
                          <a14:useLocalDpi xmlns:a14="http://schemas.microsoft.com/office/drawing/2010/main" val="0"/>
                        </a:ext>
                      </a:extLst>
                    </a:blip>
                    <a:stretch>
                      <a:fillRect/>
                    </a:stretch>
                  </pic:blipFill>
                  <pic:spPr>
                    <a:xfrm>
                      <a:off x="0" y="0"/>
                      <a:ext cx="4524606" cy="4524606"/>
                    </a:xfrm>
                    <a:prstGeom prst="rect">
                      <a:avLst/>
                    </a:prstGeom>
                  </pic:spPr>
                </pic:pic>
              </a:graphicData>
            </a:graphic>
          </wp:inline>
        </w:drawing>
      </w:r>
    </w:p>
    <w:p w14:paraId="0254636F" w14:textId="153916D2" w:rsidR="00D0377C" w:rsidRDefault="00D0377C" w:rsidP="00D0377C">
      <w:pPr>
        <w:pStyle w:val="Caption"/>
        <w:jc w:val="center"/>
      </w:pPr>
      <w:bookmarkStart w:id="2" w:name="_Ref497408800"/>
      <w:r>
        <w:t xml:space="preserve">Figure </w:t>
      </w:r>
      <w:r>
        <w:fldChar w:fldCharType="begin"/>
      </w:r>
      <w:r>
        <w:instrText xml:space="preserve"> SEQ Figure \* ARABIC </w:instrText>
      </w:r>
      <w:r>
        <w:fldChar w:fldCharType="separate"/>
      </w:r>
      <w:r w:rsidR="004F59BC">
        <w:rPr>
          <w:noProof/>
        </w:rPr>
        <w:t>2</w:t>
      </w:r>
      <w:r>
        <w:fldChar w:fldCharType="end"/>
      </w:r>
      <w:bookmarkEnd w:id="2"/>
      <w:r>
        <w:t>: Monthly hydro generation</w:t>
      </w:r>
    </w:p>
    <w:p w14:paraId="6118AA9B" w14:textId="28F3B33D" w:rsidR="0075623D" w:rsidRDefault="0075623D" w:rsidP="0075623D">
      <w:r>
        <w:t xml:space="preserve">There are some differences in hydro generation mainly </w:t>
      </w:r>
      <w:r w:rsidR="009921B4">
        <w:t xml:space="preserve">at </w:t>
      </w:r>
      <w:r>
        <w:t>the end of the year probably because COPA does not deal with the hydrological uncertainties</w:t>
      </w:r>
      <w:r w:rsidR="009921B4">
        <w:t xml:space="preserve"> (as it is deterministic)</w:t>
      </w:r>
      <w:r>
        <w:t xml:space="preserve">. </w:t>
      </w:r>
    </w:p>
    <w:p w14:paraId="0A55D7BA" w14:textId="6A27F5D4" w:rsidR="0075623D" w:rsidRDefault="0075623D" w:rsidP="0075623D">
      <w:commentRangeStart w:id="3"/>
      <w:r>
        <w:t xml:space="preserve">Besides the fact that inflows are not certain, the second half of the year is the driest period in Brazil usually, and so it may </w:t>
      </w:r>
      <w:r w:rsidR="009921B4">
        <w:t xml:space="preserve">justify </w:t>
      </w:r>
      <w:r>
        <w:t>greater thermal dispatch by ONS. Other factor</w:t>
      </w:r>
      <w:r w:rsidR="009921B4">
        <w:t>s</w:t>
      </w:r>
      <w:r>
        <w:t xml:space="preserve"> to be considered is that </w:t>
      </w:r>
      <w:r w:rsidRPr="00DF3FD6">
        <w:t xml:space="preserve">the load is </w:t>
      </w:r>
      <w:r w:rsidR="009921B4">
        <w:t>uncertain</w:t>
      </w:r>
      <w:r w:rsidR="00D020E6">
        <w:t xml:space="preserve"> </w:t>
      </w:r>
      <w:r>
        <w:t xml:space="preserve">as well. It has a well-defined shape depending on </w:t>
      </w:r>
      <w:r w:rsidR="009921B4">
        <w:t xml:space="preserve">the </w:t>
      </w:r>
      <w:r>
        <w:t>season</w:t>
      </w:r>
      <w:r w:rsidR="009921B4">
        <w:t xml:space="preserve"> of the year</w:t>
      </w:r>
      <w:r>
        <w:t xml:space="preserve">, </w:t>
      </w:r>
      <w:commentRangeStart w:id="4"/>
      <w:r>
        <w:t xml:space="preserve">but the </w:t>
      </w:r>
      <w:r w:rsidR="00A53900">
        <w:t xml:space="preserve">load peak </w:t>
      </w:r>
      <w:r>
        <w:t>is always suitable to changes</w:t>
      </w:r>
      <w:r w:rsidR="00A53900">
        <w:t xml:space="preserve"> in terms of value and </w:t>
      </w:r>
      <w:r w:rsidR="00683D5E">
        <w:t>the day time</w:t>
      </w:r>
      <w:r w:rsidR="007E2F51">
        <w:t xml:space="preserve"> </w:t>
      </w:r>
      <w:r w:rsidR="00A53900">
        <w:t>it occurs</w:t>
      </w:r>
      <w:r>
        <w:t xml:space="preserve">. </w:t>
      </w:r>
      <w:commentRangeEnd w:id="4"/>
      <w:r w:rsidR="009921B4">
        <w:rPr>
          <w:rStyle w:val="CommentReference"/>
        </w:rPr>
        <w:commentReference w:id="4"/>
      </w:r>
      <w:r>
        <w:t xml:space="preserve">Sometimes it is necessary to dispatch more thermal plants to deal with rapid load changes.  </w:t>
      </w:r>
      <w:commentRangeEnd w:id="3"/>
      <w:r w:rsidR="009921B4">
        <w:rPr>
          <w:rStyle w:val="CommentReference"/>
        </w:rPr>
        <w:commentReference w:id="3"/>
      </w:r>
    </w:p>
    <w:p w14:paraId="12FE09D1" w14:textId="77777777" w:rsidR="00F914A8" w:rsidRDefault="00F914A8" w:rsidP="0075623D"/>
    <w:p w14:paraId="338FB973" w14:textId="77777777" w:rsidR="00F914A8" w:rsidRDefault="00F914A8" w:rsidP="0075623D"/>
    <w:p w14:paraId="2BCA338A" w14:textId="77777777" w:rsidR="00F914A8" w:rsidRDefault="00F914A8" w:rsidP="0075623D"/>
    <w:p w14:paraId="36CB6288" w14:textId="77777777" w:rsidR="00F914A8" w:rsidRDefault="00F914A8" w:rsidP="0075623D"/>
    <w:p w14:paraId="2997F17B" w14:textId="77777777" w:rsidR="00866E76" w:rsidRDefault="00866E76" w:rsidP="00683D5E">
      <w:pPr>
        <w:keepNext/>
        <w:jc w:val="center"/>
      </w:pPr>
      <w:r>
        <w:object w:dxaOrig="7560" w:dyaOrig="7560" w14:anchorId="2FD06604">
          <v:shape id="_x0000_i1026" type="#_x0000_t75" style="width:351.75pt;height:351.75pt" o:ole="">
            <v:imagedata r:id="rId13" o:title=""/>
          </v:shape>
          <o:OLEObject Type="Embed" ProgID="AcroExch.Document.DC" ShapeID="_x0000_i1026" DrawAspect="Content" ObjectID="_1571579037" r:id="rId14"/>
        </w:object>
      </w:r>
    </w:p>
    <w:p w14:paraId="1154329E" w14:textId="6373EB1A" w:rsidR="00866E76" w:rsidRDefault="00866E76" w:rsidP="00866E76">
      <w:pPr>
        <w:pStyle w:val="Caption"/>
        <w:jc w:val="center"/>
      </w:pPr>
      <w:r>
        <w:t xml:space="preserve">Figure </w:t>
      </w:r>
      <w:r>
        <w:fldChar w:fldCharType="begin"/>
      </w:r>
      <w:r>
        <w:instrText xml:space="preserve"> SEQ Figure \* ARABIC </w:instrText>
      </w:r>
      <w:r>
        <w:fldChar w:fldCharType="separate"/>
      </w:r>
      <w:r w:rsidR="004F59BC">
        <w:rPr>
          <w:noProof/>
        </w:rPr>
        <w:t>3</w:t>
      </w:r>
      <w:r>
        <w:fldChar w:fldCharType="end"/>
      </w:r>
      <w:r>
        <w:t>: Thermal total generation. Daily basis</w:t>
      </w:r>
    </w:p>
    <w:p w14:paraId="547F5557" w14:textId="77777777" w:rsidR="00F914A8" w:rsidRDefault="00F914A8" w:rsidP="00CF3DDB"/>
    <w:p w14:paraId="6A1A9D99" w14:textId="416D2B49" w:rsidR="00850BCE" w:rsidRDefault="00F914A8" w:rsidP="00F914A8">
      <w:r>
        <w:t xml:space="preserve">A third uncertainty during the operation of Brazilian electrical system is </w:t>
      </w:r>
      <w:r w:rsidR="00850BCE">
        <w:t xml:space="preserve">associated with </w:t>
      </w:r>
      <w:r>
        <w:t xml:space="preserve">the installation of new plants. Sometimes </w:t>
      </w:r>
      <w:r w:rsidR="00850BCE">
        <w:t xml:space="preserve">dispatch is planned ahead assuming that </w:t>
      </w:r>
      <w:r>
        <w:t>power plant</w:t>
      </w:r>
      <w:r w:rsidR="00850BCE">
        <w:t>s are available in the future, although installation takes longer than planned</w:t>
      </w:r>
      <w:r w:rsidR="00850BCE">
        <w:t xml:space="preserve">. If that is the case, additional </w:t>
      </w:r>
      <w:r>
        <w:t xml:space="preserve">thermal generation </w:t>
      </w:r>
      <w:r w:rsidR="00850BCE">
        <w:t xml:space="preserve">may have to be dispatched </w:t>
      </w:r>
      <w:r w:rsidR="006B0F6B">
        <w:t xml:space="preserve">later (i.e. more than planned) </w:t>
      </w:r>
      <w:r w:rsidR="00850BCE">
        <w:t xml:space="preserve">to balance </w:t>
      </w:r>
      <w:r>
        <w:t xml:space="preserve">load </w:t>
      </w:r>
      <w:r w:rsidR="00850BCE">
        <w:t>with generation</w:t>
      </w:r>
      <w:r>
        <w:t xml:space="preserve">. </w:t>
      </w:r>
      <w:r w:rsidR="00850BCE">
        <w:t xml:space="preserve">The deterministic COPA model, where everything is known, </w:t>
      </w:r>
      <w:r w:rsidR="006B0F6B">
        <w:t>minimizes</w:t>
      </w:r>
      <w:r w:rsidR="00850BCE">
        <w:t xml:space="preserve"> thermal power generation, as it is the only form of generation with variable costs.</w:t>
      </w:r>
      <w:r w:rsidR="00697396">
        <w:t xml:space="preserve"> Additionally, it is going to minimize the dispatch of peak load plants, as those are much more costly. This is possible in a deterministic model, real dispatch, in particular in hydropower dominated systems, however, </w:t>
      </w:r>
      <w:proofErr w:type="gramStart"/>
      <w:r w:rsidR="00697396">
        <w:t>faces</w:t>
      </w:r>
      <w:proofErr w:type="gramEnd"/>
      <w:r w:rsidR="00697396">
        <w:t xml:space="preserve"> uncertainties which </w:t>
      </w:r>
      <w:r w:rsidR="006B0F6B">
        <w:t>increases the use of peaking power plants.</w:t>
      </w:r>
    </w:p>
    <w:p w14:paraId="382638C9" w14:textId="6033A35A" w:rsidR="00921C30" w:rsidRDefault="0091486C" w:rsidP="00921C30">
      <w:r>
        <w:fldChar w:fldCharType="begin"/>
      </w:r>
      <w:r>
        <w:instrText xml:space="preserve"> REF _Ref497826287 \h </w:instrText>
      </w:r>
      <w:r>
        <w:fldChar w:fldCharType="separate"/>
      </w:r>
      <w:r>
        <w:t xml:space="preserve">Figure </w:t>
      </w:r>
      <w:r>
        <w:rPr>
          <w:noProof/>
        </w:rPr>
        <w:t>4</w:t>
      </w:r>
      <w:r>
        <w:fldChar w:fldCharType="end"/>
      </w:r>
      <w:r w:rsidR="004F59BC">
        <w:t xml:space="preserve"> shows the examination of wind generation.</w:t>
      </w:r>
      <w:r w:rsidR="0087076C">
        <w:t xml:space="preserve"> </w:t>
      </w:r>
      <w:r w:rsidR="004C3536">
        <w:t xml:space="preserve">We observe a shape compatible with the wind profile in Brazil. This means less production during the wet period and more generation during the dry period. </w:t>
      </w:r>
      <w:r w:rsidR="006B0F6B">
        <w:t>While b</w:t>
      </w:r>
      <w:r w:rsidR="004C3536">
        <w:t xml:space="preserve">oth, COPA and ONS follow </w:t>
      </w:r>
      <w:r w:rsidR="006B0F6B">
        <w:lastRenderedPageBreak/>
        <w:t>this profile</w:t>
      </w:r>
      <w:r w:rsidR="007E2F51">
        <w:t xml:space="preserve">, </w:t>
      </w:r>
      <w:r w:rsidR="00B05255">
        <w:t xml:space="preserve">COPA is more optimistic between July and October. </w:t>
      </w:r>
      <w:r w:rsidR="00921C30">
        <w:t xml:space="preserve">The wind generation </w:t>
      </w:r>
      <w:r w:rsidR="006B0F6B">
        <w:t xml:space="preserve">takes </w:t>
      </w:r>
      <w:r w:rsidR="00921C30">
        <w:t xml:space="preserve">place in two subsystems: Northeast and South. </w:t>
      </w:r>
    </w:p>
    <w:p w14:paraId="64C60F9D" w14:textId="01D9DD40" w:rsidR="00515E0D" w:rsidRDefault="00921C30" w:rsidP="00921C30">
      <w:r>
        <w:t xml:space="preserve">In terms of comparison by regions, </w:t>
      </w:r>
      <w:r w:rsidR="00F22663">
        <w:fldChar w:fldCharType="begin"/>
      </w:r>
      <w:r w:rsidR="00F22663">
        <w:instrText xml:space="preserve"> REF _Ref497817853 \h </w:instrText>
      </w:r>
      <w:r w:rsidR="00F22663">
        <w:fldChar w:fldCharType="separate"/>
      </w:r>
      <w:r w:rsidR="00F22663">
        <w:t xml:space="preserve">Table </w:t>
      </w:r>
      <w:r w:rsidR="00F22663">
        <w:rPr>
          <w:noProof/>
        </w:rPr>
        <w:t>1</w:t>
      </w:r>
      <w:r w:rsidR="00F22663">
        <w:fldChar w:fldCharType="end"/>
      </w:r>
      <w:r w:rsidR="00F22663">
        <w:t xml:space="preserve"> </w:t>
      </w:r>
      <w:r>
        <w:t xml:space="preserve">shows the correlation and </w:t>
      </w:r>
      <w:r w:rsidR="005B5CB6">
        <w:t>root-mean-square deviation (</w:t>
      </w:r>
      <w:r>
        <w:t>RMSE</w:t>
      </w:r>
      <w:r w:rsidR="005B5CB6">
        <w:t>)</w:t>
      </w:r>
      <w:r>
        <w:t xml:space="preserve"> from ONS and COPA generation.</w:t>
      </w:r>
      <w:r w:rsidR="005B5CB6">
        <w:t xml:space="preserve"> The greatest correlation is observed in hydro generation in North region (81%) and the smallest RMSE is </w:t>
      </w:r>
      <w:r w:rsidR="0091486C">
        <w:t>observed in</w:t>
      </w:r>
      <w:r w:rsidR="008A0241">
        <w:t xml:space="preserve"> </w:t>
      </w:r>
      <w:r w:rsidR="00E726FF">
        <w:t xml:space="preserve">thermal </w:t>
      </w:r>
      <w:r w:rsidR="0091486C">
        <w:t xml:space="preserve">generation in </w:t>
      </w:r>
      <w:r w:rsidR="006B0F6B">
        <w:t xml:space="preserve">the </w:t>
      </w:r>
      <w:r w:rsidR="00F239D7">
        <w:t>Northeast region</w:t>
      </w:r>
      <w:r w:rsidR="00E726FF">
        <w:t xml:space="preserve"> (0.13)</w:t>
      </w:r>
      <w:r w:rsidR="00F239D7">
        <w:t>.</w:t>
      </w:r>
    </w:p>
    <w:p w14:paraId="7D37AF91" w14:textId="4975521C" w:rsidR="004F59BC" w:rsidRDefault="00921C30" w:rsidP="00CF3DDB">
      <w:r>
        <w:t xml:space="preserve"> </w:t>
      </w:r>
    </w:p>
    <w:p w14:paraId="0D063E24" w14:textId="690821A3" w:rsidR="004F59BC" w:rsidRDefault="00F239D7" w:rsidP="004F59BC">
      <w:pPr>
        <w:keepNext/>
        <w:jc w:val="center"/>
      </w:pPr>
      <w:r>
        <w:rPr>
          <w:noProof/>
          <w:sz w:val="18"/>
          <w:szCs w:val="18"/>
          <w:lang w:eastAsia="en-US"/>
        </w:rPr>
        <w:drawing>
          <wp:inline distT="0" distB="0" distL="0" distR="0" wp14:anchorId="77FF5D60" wp14:editId="27E920E9">
            <wp:extent cx="45720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ind_total_generation.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5003E4D7" w14:textId="284F6E4F" w:rsidR="00D0377C" w:rsidRDefault="004F59BC" w:rsidP="004F59BC">
      <w:pPr>
        <w:pStyle w:val="Caption"/>
        <w:jc w:val="center"/>
      </w:pPr>
      <w:bookmarkStart w:id="5" w:name="_Ref497826287"/>
      <w:r>
        <w:t xml:space="preserve">Figure </w:t>
      </w:r>
      <w:r>
        <w:fldChar w:fldCharType="begin"/>
      </w:r>
      <w:r>
        <w:instrText xml:space="preserve"> SEQ Figure \* ARABIC </w:instrText>
      </w:r>
      <w:r>
        <w:fldChar w:fldCharType="separate"/>
      </w:r>
      <w:r>
        <w:rPr>
          <w:noProof/>
        </w:rPr>
        <w:t>4</w:t>
      </w:r>
      <w:r>
        <w:fldChar w:fldCharType="end"/>
      </w:r>
      <w:bookmarkEnd w:id="5"/>
      <w:r>
        <w:t>: Wind total generation. Daily basis</w:t>
      </w:r>
    </w:p>
    <w:p w14:paraId="356C22BC" w14:textId="77777777" w:rsidR="00E726FF" w:rsidRDefault="00E726FF" w:rsidP="00E726FF"/>
    <w:p w14:paraId="107D5B92" w14:textId="77777777" w:rsidR="00E726FF" w:rsidRDefault="00E726FF" w:rsidP="00E726FF"/>
    <w:p w14:paraId="342E9847" w14:textId="77777777" w:rsidR="00E726FF" w:rsidRDefault="00E726FF" w:rsidP="00E726FF"/>
    <w:p w14:paraId="7A94A405" w14:textId="77777777" w:rsidR="00E726FF" w:rsidRDefault="00E726FF" w:rsidP="00E726FF"/>
    <w:p w14:paraId="336557EB" w14:textId="77777777" w:rsidR="00E726FF" w:rsidRDefault="00E726FF" w:rsidP="00E726FF"/>
    <w:p w14:paraId="51EA8ED6" w14:textId="77777777" w:rsidR="00E726FF" w:rsidRPr="00E726FF" w:rsidRDefault="00E726FF" w:rsidP="00E726FF"/>
    <w:p w14:paraId="6E507A80" w14:textId="088B91F3" w:rsidR="005C15AE" w:rsidRDefault="005C15AE" w:rsidP="005C15AE">
      <w:pPr>
        <w:pStyle w:val="Caption"/>
        <w:keepNext/>
        <w:jc w:val="center"/>
      </w:pPr>
      <w:bookmarkStart w:id="6" w:name="_Ref497817853"/>
      <w:r>
        <w:lastRenderedPageBreak/>
        <w:t xml:space="preserve">Table </w:t>
      </w:r>
      <w:r>
        <w:fldChar w:fldCharType="begin"/>
      </w:r>
      <w:r>
        <w:instrText xml:space="preserve"> SEQ Table \* ARABIC </w:instrText>
      </w:r>
      <w:r>
        <w:fldChar w:fldCharType="separate"/>
      </w:r>
      <w:r>
        <w:rPr>
          <w:noProof/>
        </w:rPr>
        <w:t>1</w:t>
      </w:r>
      <w:r>
        <w:fldChar w:fldCharType="end"/>
      </w:r>
      <w:bookmarkEnd w:id="6"/>
      <w:r>
        <w:t>: Statistical indicators per region</w:t>
      </w:r>
    </w:p>
    <w:tbl>
      <w:tblPr>
        <w:tblStyle w:val="PlainTable2"/>
        <w:tblW w:w="0" w:type="auto"/>
        <w:jc w:val="center"/>
        <w:tblLook w:val="04A0" w:firstRow="1" w:lastRow="0" w:firstColumn="1" w:lastColumn="0" w:noHBand="0" w:noVBand="1"/>
      </w:tblPr>
      <w:tblGrid>
        <w:gridCol w:w="2072"/>
        <w:gridCol w:w="2072"/>
        <w:gridCol w:w="2073"/>
        <w:gridCol w:w="2073"/>
      </w:tblGrid>
      <w:tr w:rsidR="00921C30" w:rsidRPr="00921C30" w14:paraId="549CF57D" w14:textId="77777777" w:rsidTr="00921C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Borders>
              <w:top w:val="single" w:sz="4" w:space="0" w:color="auto"/>
              <w:bottom w:val="single" w:sz="4" w:space="0" w:color="auto"/>
            </w:tcBorders>
          </w:tcPr>
          <w:p w14:paraId="7BD69C7A" w14:textId="5CC9217C" w:rsidR="00921C30" w:rsidRPr="00921C30" w:rsidRDefault="00921C30" w:rsidP="005C15AE">
            <w:pPr>
              <w:ind w:firstLine="0"/>
              <w:jc w:val="center"/>
            </w:pPr>
            <w:r w:rsidRPr="00921C30">
              <w:t>Region</w:t>
            </w:r>
          </w:p>
        </w:tc>
        <w:tc>
          <w:tcPr>
            <w:tcW w:w="2072" w:type="dxa"/>
            <w:tcBorders>
              <w:top w:val="single" w:sz="4" w:space="0" w:color="auto"/>
              <w:bottom w:val="single" w:sz="4" w:space="0" w:color="auto"/>
            </w:tcBorders>
          </w:tcPr>
          <w:p w14:paraId="733DF21F" w14:textId="2B1685F6" w:rsidR="00921C30" w:rsidRPr="00921C30" w:rsidRDefault="00921C30" w:rsidP="005C15AE">
            <w:pPr>
              <w:ind w:firstLine="0"/>
              <w:jc w:val="center"/>
              <w:cnfStyle w:val="100000000000" w:firstRow="1" w:lastRow="0" w:firstColumn="0" w:lastColumn="0" w:oddVBand="0" w:evenVBand="0" w:oddHBand="0" w:evenHBand="0" w:firstRowFirstColumn="0" w:firstRowLastColumn="0" w:lastRowFirstColumn="0" w:lastRowLastColumn="0"/>
            </w:pPr>
            <w:r w:rsidRPr="00921C30">
              <w:t>Technology</w:t>
            </w:r>
          </w:p>
        </w:tc>
        <w:tc>
          <w:tcPr>
            <w:tcW w:w="2073" w:type="dxa"/>
            <w:tcBorders>
              <w:top w:val="single" w:sz="4" w:space="0" w:color="auto"/>
              <w:bottom w:val="single" w:sz="4" w:space="0" w:color="auto"/>
            </w:tcBorders>
          </w:tcPr>
          <w:p w14:paraId="2A7E8E91" w14:textId="1A1E0822" w:rsidR="00921C30" w:rsidRPr="00921C30" w:rsidRDefault="00921C30" w:rsidP="005C15AE">
            <w:pPr>
              <w:ind w:firstLine="0"/>
              <w:jc w:val="center"/>
              <w:cnfStyle w:val="100000000000" w:firstRow="1" w:lastRow="0" w:firstColumn="0" w:lastColumn="0" w:oddVBand="0" w:evenVBand="0" w:oddHBand="0" w:evenHBand="0" w:firstRowFirstColumn="0" w:firstRowLastColumn="0" w:lastRowFirstColumn="0" w:lastRowLastColumn="0"/>
            </w:pPr>
            <w:r w:rsidRPr="00921C30">
              <w:t>Correlation</w:t>
            </w:r>
          </w:p>
        </w:tc>
        <w:tc>
          <w:tcPr>
            <w:tcW w:w="2073" w:type="dxa"/>
            <w:tcBorders>
              <w:top w:val="single" w:sz="4" w:space="0" w:color="auto"/>
              <w:bottom w:val="single" w:sz="4" w:space="0" w:color="auto"/>
            </w:tcBorders>
          </w:tcPr>
          <w:p w14:paraId="54301B87" w14:textId="0D2ACB0F" w:rsidR="00921C30" w:rsidRPr="00921C30" w:rsidRDefault="00921C30" w:rsidP="005C15AE">
            <w:pPr>
              <w:ind w:firstLine="0"/>
              <w:jc w:val="center"/>
              <w:cnfStyle w:val="100000000000" w:firstRow="1" w:lastRow="0" w:firstColumn="0" w:lastColumn="0" w:oddVBand="0" w:evenVBand="0" w:oddHBand="0" w:evenHBand="0" w:firstRowFirstColumn="0" w:firstRowLastColumn="0" w:lastRowFirstColumn="0" w:lastRowLastColumn="0"/>
            </w:pPr>
            <w:r w:rsidRPr="00921C30">
              <w:t>RMSE</w:t>
            </w:r>
          </w:p>
        </w:tc>
      </w:tr>
      <w:tr w:rsidR="00921C30" w:rsidRPr="00921C30" w14:paraId="2570503F" w14:textId="77777777" w:rsidTr="00921C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Borders>
              <w:top w:val="single" w:sz="4" w:space="0" w:color="auto"/>
              <w:bottom w:val="nil"/>
            </w:tcBorders>
          </w:tcPr>
          <w:p w14:paraId="2482A862" w14:textId="5572F33F" w:rsidR="00921C30" w:rsidRPr="005C15AE" w:rsidRDefault="004416B6" w:rsidP="004416B6">
            <w:pPr>
              <w:ind w:firstLine="0"/>
              <w:jc w:val="center"/>
              <w:rPr>
                <w:b w:val="0"/>
              </w:rPr>
            </w:pPr>
            <w:r>
              <w:rPr>
                <w:b w:val="0"/>
              </w:rPr>
              <w:t>Southeast (</w:t>
            </w:r>
            <w:r w:rsidR="00921C30" w:rsidRPr="005C15AE">
              <w:rPr>
                <w:b w:val="0"/>
              </w:rPr>
              <w:t>SE</w:t>
            </w:r>
            <w:r>
              <w:rPr>
                <w:b w:val="0"/>
              </w:rPr>
              <w:t>)</w:t>
            </w:r>
          </w:p>
        </w:tc>
        <w:tc>
          <w:tcPr>
            <w:tcW w:w="2072" w:type="dxa"/>
            <w:tcBorders>
              <w:top w:val="single" w:sz="4" w:space="0" w:color="auto"/>
              <w:bottom w:val="nil"/>
            </w:tcBorders>
          </w:tcPr>
          <w:p w14:paraId="438287A0" w14:textId="460A1331"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Hydro</w:t>
            </w:r>
          </w:p>
        </w:tc>
        <w:tc>
          <w:tcPr>
            <w:tcW w:w="2073" w:type="dxa"/>
            <w:tcBorders>
              <w:top w:val="single" w:sz="4" w:space="0" w:color="auto"/>
              <w:bottom w:val="nil"/>
            </w:tcBorders>
          </w:tcPr>
          <w:p w14:paraId="0199DEAB" w14:textId="3FA7BA84"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0.64</w:t>
            </w:r>
          </w:p>
        </w:tc>
        <w:tc>
          <w:tcPr>
            <w:tcW w:w="2073" w:type="dxa"/>
            <w:tcBorders>
              <w:top w:val="single" w:sz="4" w:space="0" w:color="auto"/>
              <w:bottom w:val="nil"/>
            </w:tcBorders>
          </w:tcPr>
          <w:p w14:paraId="06FFFBEC" w14:textId="303DFBC1"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78.97</w:t>
            </w:r>
          </w:p>
        </w:tc>
      </w:tr>
      <w:tr w:rsidR="00921C30" w:rsidRPr="00921C30" w14:paraId="06335511" w14:textId="77777777" w:rsidTr="00921C30">
        <w:trPr>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60C3591D" w14:textId="570B4E3E" w:rsidR="00921C30" w:rsidRPr="005C15AE" w:rsidRDefault="004416B6" w:rsidP="005C15AE">
            <w:pPr>
              <w:ind w:firstLine="0"/>
              <w:jc w:val="center"/>
              <w:rPr>
                <w:b w:val="0"/>
              </w:rPr>
            </w:pPr>
            <w:r>
              <w:rPr>
                <w:b w:val="0"/>
              </w:rPr>
              <w:t>Southeast (</w:t>
            </w:r>
            <w:r w:rsidRPr="005C15AE">
              <w:rPr>
                <w:b w:val="0"/>
              </w:rPr>
              <w:t>SE</w:t>
            </w:r>
            <w:r>
              <w:rPr>
                <w:b w:val="0"/>
              </w:rPr>
              <w:t>)</w:t>
            </w:r>
          </w:p>
        </w:tc>
        <w:tc>
          <w:tcPr>
            <w:tcW w:w="2072" w:type="dxa"/>
            <w:tcBorders>
              <w:top w:val="nil"/>
              <w:bottom w:val="nil"/>
            </w:tcBorders>
          </w:tcPr>
          <w:p w14:paraId="413E9606" w14:textId="4E506954"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Thermal</w:t>
            </w:r>
          </w:p>
        </w:tc>
        <w:tc>
          <w:tcPr>
            <w:tcW w:w="2073" w:type="dxa"/>
            <w:tcBorders>
              <w:top w:val="nil"/>
              <w:bottom w:val="nil"/>
            </w:tcBorders>
          </w:tcPr>
          <w:p w14:paraId="190E364E" w14:textId="20AB415B"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0.09</w:t>
            </w:r>
          </w:p>
        </w:tc>
        <w:tc>
          <w:tcPr>
            <w:tcW w:w="2073" w:type="dxa"/>
            <w:tcBorders>
              <w:top w:val="nil"/>
              <w:bottom w:val="nil"/>
            </w:tcBorders>
          </w:tcPr>
          <w:p w14:paraId="514604CF" w14:textId="54EFE85D"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2.22</w:t>
            </w:r>
          </w:p>
        </w:tc>
      </w:tr>
      <w:tr w:rsidR="00921C30" w:rsidRPr="00921C30" w14:paraId="69703BBC" w14:textId="77777777" w:rsidTr="00921C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7A5314CF" w14:textId="67C58A2C" w:rsidR="00921C30" w:rsidRPr="005C15AE" w:rsidRDefault="00921C30" w:rsidP="005C15AE">
            <w:pPr>
              <w:ind w:firstLine="0"/>
              <w:jc w:val="center"/>
              <w:rPr>
                <w:b w:val="0"/>
              </w:rPr>
            </w:pPr>
            <w:r w:rsidRPr="005C15AE">
              <w:rPr>
                <w:b w:val="0"/>
              </w:rPr>
              <w:t>S</w:t>
            </w:r>
            <w:r w:rsidR="004416B6">
              <w:rPr>
                <w:b w:val="0"/>
              </w:rPr>
              <w:t>outh (S)</w:t>
            </w:r>
          </w:p>
        </w:tc>
        <w:tc>
          <w:tcPr>
            <w:tcW w:w="2072" w:type="dxa"/>
            <w:tcBorders>
              <w:top w:val="nil"/>
              <w:bottom w:val="nil"/>
            </w:tcBorders>
          </w:tcPr>
          <w:p w14:paraId="60524CC6" w14:textId="75DA7979"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Hydro</w:t>
            </w:r>
          </w:p>
        </w:tc>
        <w:tc>
          <w:tcPr>
            <w:tcW w:w="2073" w:type="dxa"/>
            <w:tcBorders>
              <w:top w:val="nil"/>
              <w:bottom w:val="nil"/>
            </w:tcBorders>
          </w:tcPr>
          <w:p w14:paraId="50582045" w14:textId="64F70D02"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0.28</w:t>
            </w:r>
          </w:p>
        </w:tc>
        <w:tc>
          <w:tcPr>
            <w:tcW w:w="2073" w:type="dxa"/>
            <w:tcBorders>
              <w:top w:val="nil"/>
              <w:bottom w:val="nil"/>
            </w:tcBorders>
          </w:tcPr>
          <w:p w14:paraId="5FDAD6D3" w14:textId="12B21C0B"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55.69</w:t>
            </w:r>
          </w:p>
        </w:tc>
      </w:tr>
      <w:tr w:rsidR="00921C30" w:rsidRPr="00921C30" w14:paraId="35DD3B1B" w14:textId="77777777" w:rsidTr="00921C30">
        <w:trPr>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11B08865" w14:textId="757A227B" w:rsidR="00921C30" w:rsidRPr="005C15AE" w:rsidRDefault="004416B6" w:rsidP="005C15AE">
            <w:pPr>
              <w:ind w:firstLine="0"/>
              <w:jc w:val="center"/>
              <w:rPr>
                <w:b w:val="0"/>
              </w:rPr>
            </w:pPr>
            <w:r w:rsidRPr="005C15AE">
              <w:rPr>
                <w:b w:val="0"/>
              </w:rPr>
              <w:t>S</w:t>
            </w:r>
            <w:r>
              <w:rPr>
                <w:b w:val="0"/>
              </w:rPr>
              <w:t>outh (S)</w:t>
            </w:r>
          </w:p>
        </w:tc>
        <w:tc>
          <w:tcPr>
            <w:tcW w:w="2072" w:type="dxa"/>
            <w:tcBorders>
              <w:top w:val="nil"/>
              <w:bottom w:val="nil"/>
            </w:tcBorders>
          </w:tcPr>
          <w:p w14:paraId="3C6D5027" w14:textId="31E2B26E"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Thermal</w:t>
            </w:r>
          </w:p>
        </w:tc>
        <w:tc>
          <w:tcPr>
            <w:tcW w:w="2073" w:type="dxa"/>
            <w:tcBorders>
              <w:top w:val="nil"/>
              <w:bottom w:val="nil"/>
            </w:tcBorders>
          </w:tcPr>
          <w:p w14:paraId="48A8AA41" w14:textId="74BAF478"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0.01</w:t>
            </w:r>
          </w:p>
        </w:tc>
        <w:tc>
          <w:tcPr>
            <w:tcW w:w="2073" w:type="dxa"/>
            <w:tcBorders>
              <w:top w:val="nil"/>
              <w:bottom w:val="nil"/>
            </w:tcBorders>
          </w:tcPr>
          <w:p w14:paraId="09986166" w14:textId="55EA86D2"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0.25</w:t>
            </w:r>
          </w:p>
        </w:tc>
      </w:tr>
      <w:tr w:rsidR="00921C30" w:rsidRPr="00921C30" w14:paraId="47B00D3E" w14:textId="77777777" w:rsidTr="00921C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0331455E" w14:textId="61F2EBFE" w:rsidR="00921C30" w:rsidRPr="005C15AE" w:rsidRDefault="004416B6" w:rsidP="005C15AE">
            <w:pPr>
              <w:ind w:firstLine="0"/>
              <w:jc w:val="center"/>
              <w:rPr>
                <w:b w:val="0"/>
              </w:rPr>
            </w:pPr>
            <w:r w:rsidRPr="005C15AE">
              <w:rPr>
                <w:b w:val="0"/>
              </w:rPr>
              <w:t>S</w:t>
            </w:r>
            <w:r>
              <w:rPr>
                <w:b w:val="0"/>
              </w:rPr>
              <w:t>outh (S)</w:t>
            </w:r>
          </w:p>
        </w:tc>
        <w:tc>
          <w:tcPr>
            <w:tcW w:w="2072" w:type="dxa"/>
            <w:tcBorders>
              <w:top w:val="nil"/>
              <w:bottom w:val="nil"/>
            </w:tcBorders>
          </w:tcPr>
          <w:p w14:paraId="143ED05D" w14:textId="1F7F884D"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Wind</w:t>
            </w:r>
          </w:p>
        </w:tc>
        <w:tc>
          <w:tcPr>
            <w:tcW w:w="2073" w:type="dxa"/>
            <w:tcBorders>
              <w:top w:val="nil"/>
              <w:bottom w:val="nil"/>
            </w:tcBorders>
          </w:tcPr>
          <w:p w14:paraId="48CC2F84" w14:textId="43418B44"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0.42</w:t>
            </w:r>
          </w:p>
        </w:tc>
        <w:tc>
          <w:tcPr>
            <w:tcW w:w="2073" w:type="dxa"/>
            <w:tcBorders>
              <w:top w:val="nil"/>
              <w:bottom w:val="nil"/>
            </w:tcBorders>
          </w:tcPr>
          <w:p w14:paraId="5C47C07B" w14:textId="2143024E"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1.26</w:t>
            </w:r>
          </w:p>
        </w:tc>
      </w:tr>
      <w:tr w:rsidR="00921C30" w:rsidRPr="00921C30" w14:paraId="23D4B82B" w14:textId="77777777" w:rsidTr="00921C30">
        <w:trPr>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47F8E634" w14:textId="57F3F5A5" w:rsidR="00921C30" w:rsidRPr="005C15AE" w:rsidRDefault="004416B6" w:rsidP="004416B6">
            <w:pPr>
              <w:ind w:firstLine="0"/>
              <w:jc w:val="center"/>
              <w:rPr>
                <w:b w:val="0"/>
              </w:rPr>
            </w:pPr>
            <w:r>
              <w:rPr>
                <w:b w:val="0"/>
              </w:rPr>
              <w:t>Northeast (</w:t>
            </w:r>
            <w:r w:rsidR="00921C30" w:rsidRPr="005C15AE">
              <w:rPr>
                <w:b w:val="0"/>
              </w:rPr>
              <w:t>NE</w:t>
            </w:r>
            <w:r>
              <w:rPr>
                <w:b w:val="0"/>
              </w:rPr>
              <w:t>)</w:t>
            </w:r>
          </w:p>
        </w:tc>
        <w:tc>
          <w:tcPr>
            <w:tcW w:w="2072" w:type="dxa"/>
            <w:tcBorders>
              <w:top w:val="nil"/>
              <w:bottom w:val="nil"/>
            </w:tcBorders>
          </w:tcPr>
          <w:p w14:paraId="32A43B33" w14:textId="6037FA8E"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Hydro</w:t>
            </w:r>
          </w:p>
        </w:tc>
        <w:tc>
          <w:tcPr>
            <w:tcW w:w="2073" w:type="dxa"/>
            <w:tcBorders>
              <w:top w:val="nil"/>
              <w:bottom w:val="nil"/>
            </w:tcBorders>
          </w:tcPr>
          <w:p w14:paraId="617FD2FD" w14:textId="44888A4B"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0.01</w:t>
            </w:r>
          </w:p>
        </w:tc>
        <w:tc>
          <w:tcPr>
            <w:tcW w:w="2073" w:type="dxa"/>
            <w:tcBorders>
              <w:top w:val="nil"/>
              <w:bottom w:val="nil"/>
            </w:tcBorders>
          </w:tcPr>
          <w:p w14:paraId="7FCE2E57" w14:textId="22BC1FE9"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56.87</w:t>
            </w:r>
          </w:p>
        </w:tc>
      </w:tr>
      <w:tr w:rsidR="00921C30" w:rsidRPr="00921C30" w14:paraId="61C1BA8D" w14:textId="77777777" w:rsidTr="005C15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32AA0723" w14:textId="5F195905" w:rsidR="00921C30" w:rsidRPr="005C15AE" w:rsidRDefault="004416B6" w:rsidP="004416B6">
            <w:pPr>
              <w:ind w:firstLine="0"/>
              <w:jc w:val="center"/>
              <w:rPr>
                <w:b w:val="0"/>
              </w:rPr>
            </w:pPr>
            <w:r>
              <w:rPr>
                <w:b w:val="0"/>
              </w:rPr>
              <w:t>Northeast (N</w:t>
            </w:r>
            <w:r w:rsidR="00921C30" w:rsidRPr="005C15AE">
              <w:rPr>
                <w:b w:val="0"/>
              </w:rPr>
              <w:t>E</w:t>
            </w:r>
            <w:r>
              <w:rPr>
                <w:b w:val="0"/>
              </w:rPr>
              <w:t>)</w:t>
            </w:r>
          </w:p>
        </w:tc>
        <w:tc>
          <w:tcPr>
            <w:tcW w:w="2072" w:type="dxa"/>
            <w:tcBorders>
              <w:top w:val="nil"/>
              <w:bottom w:val="nil"/>
            </w:tcBorders>
          </w:tcPr>
          <w:p w14:paraId="3FE0A86D" w14:textId="452FE79D"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Thermal</w:t>
            </w:r>
          </w:p>
        </w:tc>
        <w:tc>
          <w:tcPr>
            <w:tcW w:w="2073" w:type="dxa"/>
            <w:tcBorders>
              <w:top w:val="nil"/>
              <w:bottom w:val="nil"/>
            </w:tcBorders>
          </w:tcPr>
          <w:p w14:paraId="28AA27DA" w14:textId="452E29E0"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0.00</w:t>
            </w:r>
          </w:p>
        </w:tc>
        <w:tc>
          <w:tcPr>
            <w:tcW w:w="2073" w:type="dxa"/>
            <w:tcBorders>
              <w:top w:val="nil"/>
              <w:bottom w:val="nil"/>
            </w:tcBorders>
          </w:tcPr>
          <w:p w14:paraId="22C7B043" w14:textId="2621029D"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0.13</w:t>
            </w:r>
          </w:p>
        </w:tc>
      </w:tr>
      <w:tr w:rsidR="005C15AE" w:rsidRPr="00921C30" w14:paraId="0B653DB1" w14:textId="77777777" w:rsidTr="005C15AE">
        <w:trPr>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5232033D" w14:textId="3186E8C9" w:rsidR="005C15AE" w:rsidRPr="005C15AE" w:rsidRDefault="004416B6" w:rsidP="005C15AE">
            <w:pPr>
              <w:ind w:firstLine="0"/>
              <w:jc w:val="center"/>
              <w:rPr>
                <w:b w:val="0"/>
              </w:rPr>
            </w:pPr>
            <w:r>
              <w:rPr>
                <w:b w:val="0"/>
              </w:rPr>
              <w:t>Northeast (</w:t>
            </w:r>
            <w:r w:rsidR="005C15AE" w:rsidRPr="005C15AE">
              <w:rPr>
                <w:b w:val="0"/>
              </w:rPr>
              <w:t>NE</w:t>
            </w:r>
            <w:r>
              <w:rPr>
                <w:b w:val="0"/>
              </w:rPr>
              <w:t>)</w:t>
            </w:r>
          </w:p>
        </w:tc>
        <w:tc>
          <w:tcPr>
            <w:tcW w:w="2072" w:type="dxa"/>
            <w:tcBorders>
              <w:top w:val="nil"/>
              <w:bottom w:val="nil"/>
            </w:tcBorders>
          </w:tcPr>
          <w:p w14:paraId="63B30C88" w14:textId="7CD7925F" w:rsidR="005C15AE"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Wind</w:t>
            </w:r>
          </w:p>
        </w:tc>
        <w:tc>
          <w:tcPr>
            <w:tcW w:w="2073" w:type="dxa"/>
            <w:tcBorders>
              <w:top w:val="nil"/>
              <w:bottom w:val="nil"/>
            </w:tcBorders>
          </w:tcPr>
          <w:p w14:paraId="66F4A149" w14:textId="17094CEC" w:rsidR="005C15AE"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0.47</w:t>
            </w:r>
          </w:p>
        </w:tc>
        <w:tc>
          <w:tcPr>
            <w:tcW w:w="2073" w:type="dxa"/>
            <w:tcBorders>
              <w:top w:val="nil"/>
              <w:bottom w:val="nil"/>
            </w:tcBorders>
          </w:tcPr>
          <w:p w14:paraId="51DC4C3A" w14:textId="5B6E1A20" w:rsidR="005C15AE"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2.33</w:t>
            </w:r>
          </w:p>
        </w:tc>
      </w:tr>
      <w:tr w:rsidR="005C15AE" w:rsidRPr="00921C30" w14:paraId="25035457" w14:textId="77777777" w:rsidTr="005C15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47618A58" w14:textId="6E806D15" w:rsidR="005C15AE" w:rsidRPr="005C15AE" w:rsidRDefault="004416B6" w:rsidP="005C15AE">
            <w:pPr>
              <w:ind w:firstLine="0"/>
              <w:jc w:val="center"/>
              <w:rPr>
                <w:b w:val="0"/>
              </w:rPr>
            </w:pPr>
            <w:r>
              <w:rPr>
                <w:b w:val="0"/>
              </w:rPr>
              <w:t>North (</w:t>
            </w:r>
            <w:r w:rsidR="005C15AE" w:rsidRPr="005C15AE">
              <w:rPr>
                <w:b w:val="0"/>
              </w:rPr>
              <w:t>N</w:t>
            </w:r>
            <w:r>
              <w:rPr>
                <w:b w:val="0"/>
              </w:rPr>
              <w:t>)</w:t>
            </w:r>
          </w:p>
        </w:tc>
        <w:tc>
          <w:tcPr>
            <w:tcW w:w="2072" w:type="dxa"/>
            <w:tcBorders>
              <w:top w:val="nil"/>
              <w:bottom w:val="nil"/>
            </w:tcBorders>
          </w:tcPr>
          <w:p w14:paraId="040533D4" w14:textId="54356DB3" w:rsidR="005C15AE"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Hydro</w:t>
            </w:r>
          </w:p>
        </w:tc>
        <w:tc>
          <w:tcPr>
            <w:tcW w:w="2073" w:type="dxa"/>
            <w:tcBorders>
              <w:top w:val="nil"/>
              <w:bottom w:val="nil"/>
            </w:tcBorders>
          </w:tcPr>
          <w:p w14:paraId="56A20808" w14:textId="5AD8A557" w:rsidR="005C15AE"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0.81</w:t>
            </w:r>
          </w:p>
        </w:tc>
        <w:tc>
          <w:tcPr>
            <w:tcW w:w="2073" w:type="dxa"/>
            <w:tcBorders>
              <w:top w:val="nil"/>
              <w:bottom w:val="nil"/>
            </w:tcBorders>
          </w:tcPr>
          <w:p w14:paraId="211B07B4" w14:textId="29ED1657" w:rsidR="005C15AE"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29.73</w:t>
            </w:r>
          </w:p>
        </w:tc>
      </w:tr>
      <w:tr w:rsidR="005C15AE" w:rsidRPr="00921C30" w14:paraId="53AEDBC7" w14:textId="77777777" w:rsidTr="00921C30">
        <w:trPr>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tcBorders>
          </w:tcPr>
          <w:p w14:paraId="6EE01FD0" w14:textId="3B32EA93" w:rsidR="005C15AE" w:rsidRPr="005C15AE" w:rsidRDefault="004416B6" w:rsidP="005C15AE">
            <w:pPr>
              <w:ind w:firstLine="0"/>
              <w:jc w:val="center"/>
              <w:rPr>
                <w:b w:val="0"/>
              </w:rPr>
            </w:pPr>
            <w:r>
              <w:rPr>
                <w:b w:val="0"/>
              </w:rPr>
              <w:t>North (</w:t>
            </w:r>
            <w:r w:rsidR="005C15AE" w:rsidRPr="005C15AE">
              <w:rPr>
                <w:b w:val="0"/>
              </w:rPr>
              <w:t>N</w:t>
            </w:r>
            <w:r>
              <w:rPr>
                <w:b w:val="0"/>
              </w:rPr>
              <w:t>)</w:t>
            </w:r>
          </w:p>
        </w:tc>
        <w:tc>
          <w:tcPr>
            <w:tcW w:w="2072" w:type="dxa"/>
            <w:tcBorders>
              <w:top w:val="nil"/>
            </w:tcBorders>
          </w:tcPr>
          <w:p w14:paraId="27314FE5" w14:textId="0004E340" w:rsidR="005C15AE" w:rsidRPr="00921C30" w:rsidRDefault="005B5CB6" w:rsidP="005C15AE">
            <w:pPr>
              <w:ind w:firstLine="0"/>
              <w:jc w:val="center"/>
              <w:cnfStyle w:val="000000000000" w:firstRow="0" w:lastRow="0" w:firstColumn="0" w:lastColumn="0" w:oddVBand="0" w:evenVBand="0" w:oddHBand="0" w:evenHBand="0" w:firstRowFirstColumn="0" w:firstRowLastColumn="0" w:lastRowFirstColumn="0" w:lastRowLastColumn="0"/>
            </w:pPr>
            <w:r>
              <w:t>T</w:t>
            </w:r>
            <w:r w:rsidR="005C15AE">
              <w:t>hermal</w:t>
            </w:r>
          </w:p>
        </w:tc>
        <w:tc>
          <w:tcPr>
            <w:tcW w:w="2073" w:type="dxa"/>
            <w:tcBorders>
              <w:top w:val="nil"/>
            </w:tcBorders>
          </w:tcPr>
          <w:p w14:paraId="29D2DC3C" w14:textId="444BEFDE" w:rsidR="005C15AE"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NA</w:t>
            </w:r>
          </w:p>
        </w:tc>
        <w:tc>
          <w:tcPr>
            <w:tcW w:w="2073" w:type="dxa"/>
            <w:tcBorders>
              <w:top w:val="nil"/>
            </w:tcBorders>
          </w:tcPr>
          <w:p w14:paraId="1957ADAF" w14:textId="077EE3D9" w:rsidR="005C15AE"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0.00</w:t>
            </w:r>
          </w:p>
        </w:tc>
      </w:tr>
    </w:tbl>
    <w:p w14:paraId="077DAAEA" w14:textId="4196FCB8" w:rsidR="004F59BC" w:rsidRDefault="005C15AE" w:rsidP="00FD7B3B">
      <w:r>
        <w:t>Sou</w:t>
      </w:r>
      <w:r w:rsidR="005B5CB6">
        <w:t>r</w:t>
      </w:r>
      <w:r>
        <w:t>ce: Own Elaboration</w:t>
      </w:r>
    </w:p>
    <w:p w14:paraId="072808E8" w14:textId="77777777" w:rsidR="00F914A8" w:rsidRDefault="00F914A8" w:rsidP="00515E0D"/>
    <w:p w14:paraId="5A9AF34A" w14:textId="21755126" w:rsidR="005B5CB6" w:rsidRDefault="005B5CB6" w:rsidP="00515E0D">
      <w:r>
        <w:t xml:space="preserve">However, the best approach is considering both indicators together instead of isolated. </w:t>
      </w:r>
      <w:r w:rsidR="00C6315F">
        <w:t>Doing so COPA</w:t>
      </w:r>
      <w:r w:rsidR="006B0F6B">
        <w:t>’s</w:t>
      </w:r>
      <w:r w:rsidR="00C6315F">
        <w:t xml:space="preserve"> best performance is </w:t>
      </w:r>
      <w:r w:rsidR="006B0F6B">
        <w:t xml:space="preserve">with respect </w:t>
      </w:r>
      <w:r w:rsidR="00C6315F">
        <w:t>hydro and wind</w:t>
      </w:r>
      <w:r w:rsidR="00E726FF">
        <w:t xml:space="preserve"> generation. These numbers show</w:t>
      </w:r>
      <w:r w:rsidR="00C6315F">
        <w:t xml:space="preserve"> that COPA and ONS results have similar paths with a reasonable root-mean-square deviation</w:t>
      </w:r>
      <w:r w:rsidR="00C03790">
        <w:t xml:space="preserve"> when it comes to hydro </w:t>
      </w:r>
      <w:r w:rsidR="006B0F6B">
        <w:t xml:space="preserve">in the </w:t>
      </w:r>
      <w:r w:rsidR="004416B6">
        <w:t xml:space="preserve">Southeast and North </w:t>
      </w:r>
      <w:r w:rsidR="00C03790">
        <w:t xml:space="preserve">and wind on </w:t>
      </w:r>
      <w:r w:rsidR="005C42A2">
        <w:t>S</w:t>
      </w:r>
      <w:r w:rsidR="004416B6">
        <w:t>outh</w:t>
      </w:r>
      <w:r w:rsidR="005C42A2">
        <w:t xml:space="preserve"> and </w:t>
      </w:r>
      <w:r w:rsidR="004416B6">
        <w:t>Northeast</w:t>
      </w:r>
      <w:r w:rsidR="00C6315F">
        <w:t>.</w:t>
      </w:r>
    </w:p>
    <w:p w14:paraId="4288A842" w14:textId="654F1366" w:rsidR="00FE4D82" w:rsidRDefault="00DC317B" w:rsidP="00AB4A94">
      <w:r>
        <w:t xml:space="preserve">Concluding, taking into account </w:t>
      </w:r>
      <w:r w:rsidR="00515E0D" w:rsidRPr="005B5CB6">
        <w:t xml:space="preserve">that COPA is a deterministic model, we do not deal with </w:t>
      </w:r>
      <w:r w:rsidR="00E904C7">
        <w:t xml:space="preserve">hydrological, load and planning </w:t>
      </w:r>
      <w:r w:rsidR="0080261F">
        <w:t xml:space="preserve">uncertainties. It has </w:t>
      </w:r>
      <w:r w:rsidR="00515E0D" w:rsidRPr="005B5CB6">
        <w:t xml:space="preserve">perfect foresight, knowing all the inflows and load variations </w:t>
      </w:r>
      <w:r w:rsidR="00697396">
        <w:t>at</w:t>
      </w:r>
      <w:r w:rsidR="00697396" w:rsidRPr="005B5CB6">
        <w:t xml:space="preserve"> </w:t>
      </w:r>
      <w:r w:rsidR="00515E0D" w:rsidRPr="005B5CB6">
        <w:t>the beginning of the period.</w:t>
      </w:r>
      <w:r w:rsidR="00BF5391">
        <w:t xml:space="preserve"> Because of that, differences </w:t>
      </w:r>
      <w:r w:rsidR="006B0F6B">
        <w:t xml:space="preserve">between real operation and the model </w:t>
      </w:r>
      <w:r w:rsidR="00697396">
        <w:t xml:space="preserve">have to </w:t>
      </w:r>
      <w:r w:rsidR="00BF5391">
        <w:t>be expected.</w:t>
      </w:r>
      <w:r w:rsidR="00697396">
        <w:t xml:space="preserve"> In terms of application of the model, that means that integration costs of uncertain resources (in particular hydropower, wind, and solar PV) are underestimated.</w:t>
      </w:r>
    </w:p>
    <w:p w14:paraId="764145A8" w14:textId="77777777" w:rsidR="00FE4D82" w:rsidRDefault="00FE4D82" w:rsidP="00AB4A94"/>
    <w:p w14:paraId="411A401B" w14:textId="271A323D" w:rsidR="00FE4D82" w:rsidRDefault="00FE4D82">
      <w:pPr>
        <w:spacing w:line="240" w:lineRule="auto"/>
        <w:ind w:firstLine="0"/>
        <w:jc w:val="left"/>
      </w:pPr>
      <w:r>
        <w:br w:type="page"/>
      </w:r>
    </w:p>
    <w:p w14:paraId="33060D40" w14:textId="010049E9" w:rsidR="00FE4D82" w:rsidRDefault="00FE4D82" w:rsidP="00FE4D82">
      <w:pPr>
        <w:pStyle w:val="Heading1"/>
      </w:pPr>
      <w:r>
        <w:lastRenderedPageBreak/>
        <w:t>references</w:t>
      </w:r>
    </w:p>
    <w:p w14:paraId="5754939A" w14:textId="77777777" w:rsidR="0087380A" w:rsidRPr="0087380A" w:rsidRDefault="0087380A" w:rsidP="0087380A">
      <w:r>
        <w:fldChar w:fldCharType="begin"/>
      </w:r>
      <w:r>
        <w:instrText xml:space="preserve"> ADDIN ZOTERO_BIBL {"custom":[]} CSL_BIBLIOGRAPHY </w:instrText>
      </w:r>
      <w:r>
        <w:fldChar w:fldCharType="separate"/>
      </w:r>
      <w:r w:rsidRPr="0087380A">
        <w:t>Electricity Commercialization Chamber, CCEE. 2012. “Newave input files deck.” https://www.ccee.org.br/search/query/search?search.timezone=-60&amp;search_startnum=&amp;search_endnum=&amp;num=10&amp;search_dupid=&amp;exttimeout=false&amp;actProfId=0&amp;group=&amp;q=deck+de+pre%C3%A7os+Newave+12%2F2012&amp;btnSearch=Search&amp;search_p_main_operator=all&amp;search_p_atname=&amp;adn=&amp;search_p_op=equals&amp;search_p_val=&amp;search_p_atname=&amp;adn=&amp;search_p_op=equals&amp;search_p_val=.</w:t>
      </w:r>
    </w:p>
    <w:p w14:paraId="62AF5A8D" w14:textId="77777777" w:rsidR="0087380A" w:rsidRPr="0087380A" w:rsidRDefault="0087380A" w:rsidP="0087380A">
      <w:r w:rsidRPr="0087380A">
        <w:t>Electricity National Agency, ANEEL. 2017. “Brazilian electricity wind generation capacity.” http://www2.aneel.gov.br/aplicacoes/capacidadebrasil/GeracaoTipoFase.asp.</w:t>
      </w:r>
    </w:p>
    <w:p w14:paraId="7C31CABB" w14:textId="77777777" w:rsidR="0087380A" w:rsidRPr="0087380A" w:rsidRDefault="0087380A" w:rsidP="0087380A">
      <w:r w:rsidRPr="0087380A">
        <w:t>National System Operator, ONS. 2017a. “Brazilian electrical system load information,” May 2, 2017. https://mail.google.com/mail/u/0/?tab=mm#search/wilkens%40ons.org.br/15bc9a41d3e01573.</w:t>
      </w:r>
    </w:p>
    <w:p w14:paraId="1D3B5D46" w14:textId="77777777" w:rsidR="0087380A" w:rsidRPr="0087380A" w:rsidRDefault="0087380A" w:rsidP="0087380A">
      <w:r w:rsidRPr="0087380A">
        <w:t>———. 2017b. “Hydrological data - inflows.” http://www.ons.org.br/Paginas/resultados-da-operacao/historico-da-operacao/dados_hidrologicos_vazoes.aspx.</w:t>
      </w:r>
    </w:p>
    <w:p w14:paraId="05B9EA93" w14:textId="6926862E" w:rsidR="0087380A" w:rsidRDefault="0087380A" w:rsidP="0087380A">
      <w:r w:rsidRPr="0087380A">
        <w:t>———. 2017c. “Stored energy.” http://www.ons.org.br/Paginas/resultados-da-operacao/historico-da-operacao/energia_armazenada.aspx.</w:t>
      </w:r>
      <w:r>
        <w:fldChar w:fldCharType="end"/>
      </w:r>
    </w:p>
    <w:p w14:paraId="76C3A2A8" w14:textId="77777777" w:rsidR="0087380A" w:rsidRDefault="0087380A" w:rsidP="0087380A"/>
    <w:sectPr w:rsidR="0087380A" w:rsidSect="003446B2">
      <w:footerReference w:type="even" r:id="rId16"/>
      <w:footerReference w:type="default" r:id="rId17"/>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Johannes Schmidt" w:date="2017-11-06T16:54:00Z" w:initials="JS">
    <w:p w14:paraId="3928E256" w14:textId="25670760" w:rsidR="009921B4" w:rsidRDefault="009921B4">
      <w:pPr>
        <w:pStyle w:val="CommentText"/>
      </w:pPr>
      <w:r>
        <w:rPr>
          <w:rStyle w:val="CommentReference"/>
        </w:rPr>
        <w:annotationRef/>
      </w:r>
      <w:r>
        <w:t>I don’t know what that means.</w:t>
      </w:r>
    </w:p>
  </w:comment>
  <w:comment w:id="3" w:author="Johannes Schmidt" w:date="2017-11-06T16:54:00Z" w:initials="JS">
    <w:p w14:paraId="7C92AE89" w14:textId="5F5CED6C" w:rsidR="009921B4" w:rsidRDefault="009921B4">
      <w:pPr>
        <w:pStyle w:val="CommentText"/>
      </w:pPr>
      <w:r>
        <w:rPr>
          <w:rStyle w:val="CommentReference"/>
        </w:rPr>
        <w:annotationRef/>
      </w:r>
      <w:r>
        <w:t>We have to talk about that paragraph. I think</w:t>
      </w:r>
      <w:r w:rsidR="00D020E6">
        <w:t xml:space="preserve"> the difference in</w:t>
      </w:r>
      <w:r>
        <w:t xml:space="preserve"> thermal dispatch is really</w:t>
      </w:r>
      <w:r w:rsidR="00D020E6">
        <w:t xml:space="preserve"> </w:t>
      </w:r>
      <w:r>
        <w:t>associated with</w:t>
      </w:r>
      <w:r w:rsidR="00D020E6">
        <w:t xml:space="preserve"> uncertainty of inflows – and perhaps with evaporation of wat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28E256" w15:done="0"/>
  <w15:commentEx w15:paraId="7C92AE8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16710C" w14:textId="77777777" w:rsidR="00E4385F" w:rsidRDefault="00E4385F" w:rsidP="005F78D5">
      <w:pPr>
        <w:spacing w:line="240" w:lineRule="auto"/>
      </w:pPr>
      <w:r>
        <w:separator/>
      </w:r>
    </w:p>
  </w:endnote>
  <w:endnote w:type="continuationSeparator" w:id="0">
    <w:p w14:paraId="192B4A56" w14:textId="77777777" w:rsidR="00E4385F" w:rsidRDefault="00E4385F" w:rsidP="005F78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E1000AEF" w:usb1="5000A1FF" w:usb2="00000000" w:usb3="00000000" w:csb0="000001BF" w:csb1="00000000"/>
  </w:font>
  <w:font w:name="Frutiger LT Pro 57 Condensed">
    <w:altName w:val="Frutiger LT Pro 57 Condensed"/>
    <w:panose1 w:val="00000000000000000000"/>
    <w:charset w:val="00"/>
    <w:family w:val="swiss"/>
    <w:notTrueType/>
    <w:pitch w:val="default"/>
    <w:sig w:usb0="00000003" w:usb1="00000000" w:usb2="00000000" w:usb3="00000000" w:csb0="00000001" w:csb1="00000000"/>
  </w:font>
  <w:font w:name="Frutiger LT Pro 47 Light Cn">
    <w:altName w:val="Frutiger LT Pro 47 Light Cn"/>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9BDFD2" w14:textId="77777777" w:rsidR="002E2BD9" w:rsidRDefault="002E2BD9" w:rsidP="007144D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9BF2FDC" w14:textId="77777777" w:rsidR="002E2BD9" w:rsidRDefault="002E2BD9" w:rsidP="005F78D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74D432" w14:textId="6D0185B1" w:rsidR="002E2BD9" w:rsidRDefault="002E2BD9" w:rsidP="005F78D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BEAC07" w14:textId="77777777" w:rsidR="00E4385F" w:rsidRDefault="00E4385F" w:rsidP="005F78D5">
      <w:pPr>
        <w:spacing w:line="240" w:lineRule="auto"/>
      </w:pPr>
      <w:r>
        <w:separator/>
      </w:r>
    </w:p>
  </w:footnote>
  <w:footnote w:type="continuationSeparator" w:id="0">
    <w:p w14:paraId="7B843531" w14:textId="77777777" w:rsidR="00E4385F" w:rsidRDefault="00E4385F" w:rsidP="005F78D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0804D0F"/>
    <w:multiLevelType w:val="multilevel"/>
    <w:tmpl w:val="AFC0CB30"/>
    <w:lvl w:ilvl="0">
      <w:start w:val="1"/>
      <w:numFmt w:val="decimal"/>
      <w:pStyle w:val="Heading1"/>
      <w:lvlText w:val="%1"/>
      <w:lvlJc w:val="left"/>
      <w:pPr>
        <w:ind w:left="1141" w:hanging="432"/>
      </w:pPr>
    </w:lvl>
    <w:lvl w:ilvl="1">
      <w:start w:val="1"/>
      <w:numFmt w:val="decimal"/>
      <w:pStyle w:val="Heading2"/>
      <w:lvlText w:val="%1.%2"/>
      <w:lvlJc w:val="left"/>
      <w:pPr>
        <w:ind w:left="1285" w:hanging="576"/>
      </w:pPr>
    </w:lvl>
    <w:lvl w:ilvl="2">
      <w:start w:val="1"/>
      <w:numFmt w:val="decimal"/>
      <w:pStyle w:val="Heading3"/>
      <w:lvlText w:val="%1.%2.%3"/>
      <w:lvlJc w:val="left"/>
      <w:pPr>
        <w:ind w:left="1429" w:hanging="720"/>
      </w:pPr>
    </w:lvl>
    <w:lvl w:ilvl="3">
      <w:start w:val="1"/>
      <w:numFmt w:val="decimal"/>
      <w:pStyle w:val="Heading4"/>
      <w:lvlText w:val="%1.%2.%3.%4"/>
      <w:lvlJc w:val="left"/>
      <w:pPr>
        <w:ind w:left="1573" w:hanging="864"/>
      </w:pPr>
    </w:lvl>
    <w:lvl w:ilvl="4">
      <w:start w:val="1"/>
      <w:numFmt w:val="decimal"/>
      <w:pStyle w:val="Heading5"/>
      <w:lvlText w:val="%1.%2.%3.%4.%5"/>
      <w:lvlJc w:val="left"/>
      <w:pPr>
        <w:ind w:left="1717" w:hanging="1008"/>
      </w:pPr>
    </w:lvl>
    <w:lvl w:ilvl="5">
      <w:start w:val="1"/>
      <w:numFmt w:val="decimal"/>
      <w:pStyle w:val="Heading6"/>
      <w:lvlText w:val="%1.%2.%3.%4.%5.%6"/>
      <w:lvlJc w:val="left"/>
      <w:pPr>
        <w:ind w:left="1861" w:hanging="1152"/>
      </w:pPr>
    </w:lvl>
    <w:lvl w:ilvl="6">
      <w:start w:val="1"/>
      <w:numFmt w:val="decimal"/>
      <w:pStyle w:val="Heading7"/>
      <w:lvlText w:val="%1.%2.%3.%4.%5.%6.%7"/>
      <w:lvlJc w:val="left"/>
      <w:pPr>
        <w:ind w:left="2005" w:hanging="1296"/>
      </w:pPr>
    </w:lvl>
    <w:lvl w:ilvl="7">
      <w:start w:val="1"/>
      <w:numFmt w:val="decimal"/>
      <w:pStyle w:val="Heading8"/>
      <w:lvlText w:val="%1.%2.%3.%4.%5.%6.%7.%8"/>
      <w:lvlJc w:val="left"/>
      <w:pPr>
        <w:ind w:left="2149" w:hanging="1440"/>
      </w:pPr>
    </w:lvl>
    <w:lvl w:ilvl="8">
      <w:start w:val="1"/>
      <w:numFmt w:val="decimal"/>
      <w:pStyle w:val="Heading9"/>
      <w:lvlText w:val="%1.%2.%3.%4.%5.%6.%7.%8.%9"/>
      <w:lvlJc w:val="left"/>
      <w:pPr>
        <w:ind w:left="2293" w:hanging="1584"/>
      </w:pPr>
    </w:lvl>
  </w:abstractNum>
  <w:abstractNum w:abstractNumId="1" w15:restartNumberingAfterBreak="0">
    <w:nsid w:val="318F0569"/>
    <w:multiLevelType w:val="hybridMultilevel"/>
    <w:tmpl w:val="7CE0267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 w15:restartNumberingAfterBreak="0">
    <w:nsid w:val="72F3281A"/>
    <w:multiLevelType w:val="hybridMultilevel"/>
    <w:tmpl w:val="BA8AE4FC"/>
    <w:lvl w:ilvl="0" w:tplc="D894223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15:restartNumberingAfterBreak="0">
    <w:nsid w:val="73F602E6"/>
    <w:multiLevelType w:val="hybridMultilevel"/>
    <w:tmpl w:val="AEF0C4B4"/>
    <w:lvl w:ilvl="0" w:tplc="204437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4" w15:restartNumberingAfterBreak="0">
    <w:nsid w:val="79AF0596"/>
    <w:multiLevelType w:val="hybridMultilevel"/>
    <w:tmpl w:val="04C8D8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4"/>
  </w:num>
  <w:num w:numId="3">
    <w:abstractNumId w:val="3"/>
  </w:num>
  <w:num w:numId="4">
    <w:abstractNumId w:val="1"/>
  </w:num>
  <w:num w:numId="5">
    <w:abstractNumId w:val="2"/>
  </w:num>
  <w:numIdMacAtCleanup w:val="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annes Schmidt">
    <w15:presenceInfo w15:providerId="Windows Live" w15:userId="848aa4eb32feb5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6D7F"/>
    <w:rsid w:val="00000A9F"/>
    <w:rsid w:val="00002660"/>
    <w:rsid w:val="000053A7"/>
    <w:rsid w:val="00005947"/>
    <w:rsid w:val="00006184"/>
    <w:rsid w:val="000064B2"/>
    <w:rsid w:val="00006754"/>
    <w:rsid w:val="00006A50"/>
    <w:rsid w:val="00006BC5"/>
    <w:rsid w:val="00007F2A"/>
    <w:rsid w:val="000109F8"/>
    <w:rsid w:val="000124DD"/>
    <w:rsid w:val="00012E5D"/>
    <w:rsid w:val="000140DD"/>
    <w:rsid w:val="00014D0C"/>
    <w:rsid w:val="000171DC"/>
    <w:rsid w:val="0001781A"/>
    <w:rsid w:val="000178EE"/>
    <w:rsid w:val="00020E48"/>
    <w:rsid w:val="00022E43"/>
    <w:rsid w:val="00024FB2"/>
    <w:rsid w:val="0002524B"/>
    <w:rsid w:val="00025479"/>
    <w:rsid w:val="000259DE"/>
    <w:rsid w:val="000259F1"/>
    <w:rsid w:val="00025DA1"/>
    <w:rsid w:val="00026F4E"/>
    <w:rsid w:val="00027896"/>
    <w:rsid w:val="0003047D"/>
    <w:rsid w:val="000305F5"/>
    <w:rsid w:val="00030674"/>
    <w:rsid w:val="0003230A"/>
    <w:rsid w:val="00032465"/>
    <w:rsid w:val="000339E1"/>
    <w:rsid w:val="000341F0"/>
    <w:rsid w:val="00034881"/>
    <w:rsid w:val="00034BB7"/>
    <w:rsid w:val="0003538C"/>
    <w:rsid w:val="00035722"/>
    <w:rsid w:val="00041679"/>
    <w:rsid w:val="0004183F"/>
    <w:rsid w:val="00041A26"/>
    <w:rsid w:val="00041EEF"/>
    <w:rsid w:val="00042831"/>
    <w:rsid w:val="0004337A"/>
    <w:rsid w:val="00044F40"/>
    <w:rsid w:val="00045643"/>
    <w:rsid w:val="0004580A"/>
    <w:rsid w:val="000459F8"/>
    <w:rsid w:val="000460E0"/>
    <w:rsid w:val="000463D2"/>
    <w:rsid w:val="00046D8D"/>
    <w:rsid w:val="00047011"/>
    <w:rsid w:val="0005042A"/>
    <w:rsid w:val="000505FB"/>
    <w:rsid w:val="00052915"/>
    <w:rsid w:val="00053122"/>
    <w:rsid w:val="000535E1"/>
    <w:rsid w:val="00053D32"/>
    <w:rsid w:val="00054603"/>
    <w:rsid w:val="000552BB"/>
    <w:rsid w:val="0005600E"/>
    <w:rsid w:val="00056419"/>
    <w:rsid w:val="0005722F"/>
    <w:rsid w:val="0006067A"/>
    <w:rsid w:val="00061981"/>
    <w:rsid w:val="00062E4E"/>
    <w:rsid w:val="00065AF8"/>
    <w:rsid w:val="00065FFD"/>
    <w:rsid w:val="00067BDD"/>
    <w:rsid w:val="00070AB9"/>
    <w:rsid w:val="00070E27"/>
    <w:rsid w:val="00071467"/>
    <w:rsid w:val="00071E44"/>
    <w:rsid w:val="00071E47"/>
    <w:rsid w:val="00071ED1"/>
    <w:rsid w:val="0007353A"/>
    <w:rsid w:val="00077C13"/>
    <w:rsid w:val="00077D53"/>
    <w:rsid w:val="00080607"/>
    <w:rsid w:val="0008442B"/>
    <w:rsid w:val="00084D39"/>
    <w:rsid w:val="00086340"/>
    <w:rsid w:val="0008695C"/>
    <w:rsid w:val="000869A5"/>
    <w:rsid w:val="00086BBD"/>
    <w:rsid w:val="00086F0D"/>
    <w:rsid w:val="00090100"/>
    <w:rsid w:val="00092324"/>
    <w:rsid w:val="0009281B"/>
    <w:rsid w:val="0009615E"/>
    <w:rsid w:val="00096857"/>
    <w:rsid w:val="000A0DB6"/>
    <w:rsid w:val="000A271F"/>
    <w:rsid w:val="000A2D07"/>
    <w:rsid w:val="000A31EB"/>
    <w:rsid w:val="000A36BA"/>
    <w:rsid w:val="000A4F2E"/>
    <w:rsid w:val="000A75D9"/>
    <w:rsid w:val="000A7658"/>
    <w:rsid w:val="000A7BF0"/>
    <w:rsid w:val="000B07BE"/>
    <w:rsid w:val="000B18F4"/>
    <w:rsid w:val="000B1F67"/>
    <w:rsid w:val="000B2175"/>
    <w:rsid w:val="000B2F78"/>
    <w:rsid w:val="000B3CD2"/>
    <w:rsid w:val="000B3EBB"/>
    <w:rsid w:val="000B59CD"/>
    <w:rsid w:val="000B63B3"/>
    <w:rsid w:val="000C3071"/>
    <w:rsid w:val="000C3373"/>
    <w:rsid w:val="000C36BD"/>
    <w:rsid w:val="000C393A"/>
    <w:rsid w:val="000C509E"/>
    <w:rsid w:val="000C5F46"/>
    <w:rsid w:val="000D02DF"/>
    <w:rsid w:val="000D03EB"/>
    <w:rsid w:val="000D0498"/>
    <w:rsid w:val="000D2580"/>
    <w:rsid w:val="000D407D"/>
    <w:rsid w:val="000D55EF"/>
    <w:rsid w:val="000D59B7"/>
    <w:rsid w:val="000E211D"/>
    <w:rsid w:val="000E36B0"/>
    <w:rsid w:val="000E3705"/>
    <w:rsid w:val="000E50FE"/>
    <w:rsid w:val="000E5393"/>
    <w:rsid w:val="000E5889"/>
    <w:rsid w:val="000E5A9B"/>
    <w:rsid w:val="000E5B02"/>
    <w:rsid w:val="000E73B4"/>
    <w:rsid w:val="000F045E"/>
    <w:rsid w:val="000F1599"/>
    <w:rsid w:val="000F1A1E"/>
    <w:rsid w:val="000F2F5A"/>
    <w:rsid w:val="000F54FC"/>
    <w:rsid w:val="000F66BF"/>
    <w:rsid w:val="000F7BC7"/>
    <w:rsid w:val="0010141C"/>
    <w:rsid w:val="00101BBD"/>
    <w:rsid w:val="00102C39"/>
    <w:rsid w:val="001042B2"/>
    <w:rsid w:val="00104756"/>
    <w:rsid w:val="0010555A"/>
    <w:rsid w:val="00106766"/>
    <w:rsid w:val="00110952"/>
    <w:rsid w:val="00111536"/>
    <w:rsid w:val="00111D61"/>
    <w:rsid w:val="00112105"/>
    <w:rsid w:val="00112D9D"/>
    <w:rsid w:val="001136A5"/>
    <w:rsid w:val="0011461C"/>
    <w:rsid w:val="00114D86"/>
    <w:rsid w:val="0011560E"/>
    <w:rsid w:val="00115D92"/>
    <w:rsid w:val="00117796"/>
    <w:rsid w:val="0012185F"/>
    <w:rsid w:val="0012189A"/>
    <w:rsid w:val="00121F9C"/>
    <w:rsid w:val="00122327"/>
    <w:rsid w:val="00122C86"/>
    <w:rsid w:val="001241D4"/>
    <w:rsid w:val="00124478"/>
    <w:rsid w:val="00125C94"/>
    <w:rsid w:val="0013021F"/>
    <w:rsid w:val="001302DF"/>
    <w:rsid w:val="0013151D"/>
    <w:rsid w:val="00131C7E"/>
    <w:rsid w:val="001330D2"/>
    <w:rsid w:val="001340AC"/>
    <w:rsid w:val="001344E6"/>
    <w:rsid w:val="00134538"/>
    <w:rsid w:val="00135241"/>
    <w:rsid w:val="00135643"/>
    <w:rsid w:val="00136474"/>
    <w:rsid w:val="00136AE4"/>
    <w:rsid w:val="00136E40"/>
    <w:rsid w:val="00136F98"/>
    <w:rsid w:val="00141A7D"/>
    <w:rsid w:val="001423C3"/>
    <w:rsid w:val="001439AD"/>
    <w:rsid w:val="00143C90"/>
    <w:rsid w:val="00144D88"/>
    <w:rsid w:val="00145480"/>
    <w:rsid w:val="00146215"/>
    <w:rsid w:val="00147624"/>
    <w:rsid w:val="0015158E"/>
    <w:rsid w:val="00151E78"/>
    <w:rsid w:val="0015287C"/>
    <w:rsid w:val="0015366D"/>
    <w:rsid w:val="001540FB"/>
    <w:rsid w:val="0015452A"/>
    <w:rsid w:val="0016150E"/>
    <w:rsid w:val="00161C94"/>
    <w:rsid w:val="00162213"/>
    <w:rsid w:val="00162F58"/>
    <w:rsid w:val="00164143"/>
    <w:rsid w:val="001644FC"/>
    <w:rsid w:val="00164BCA"/>
    <w:rsid w:val="00164D0F"/>
    <w:rsid w:val="00164DB1"/>
    <w:rsid w:val="00167EC9"/>
    <w:rsid w:val="001701D5"/>
    <w:rsid w:val="00170A87"/>
    <w:rsid w:val="00172C9E"/>
    <w:rsid w:val="001751D7"/>
    <w:rsid w:val="00175416"/>
    <w:rsid w:val="00176DB1"/>
    <w:rsid w:val="00176F94"/>
    <w:rsid w:val="00180979"/>
    <w:rsid w:val="00181725"/>
    <w:rsid w:val="00181FCD"/>
    <w:rsid w:val="00182277"/>
    <w:rsid w:val="0018340C"/>
    <w:rsid w:val="00183B3A"/>
    <w:rsid w:val="00183F07"/>
    <w:rsid w:val="0018434F"/>
    <w:rsid w:val="00184FD9"/>
    <w:rsid w:val="00185987"/>
    <w:rsid w:val="0018735E"/>
    <w:rsid w:val="001879DE"/>
    <w:rsid w:val="001936BA"/>
    <w:rsid w:val="00193A4D"/>
    <w:rsid w:val="001943CA"/>
    <w:rsid w:val="00195654"/>
    <w:rsid w:val="00195F99"/>
    <w:rsid w:val="00196DE1"/>
    <w:rsid w:val="001A0360"/>
    <w:rsid w:val="001A275D"/>
    <w:rsid w:val="001A42A9"/>
    <w:rsid w:val="001A4718"/>
    <w:rsid w:val="001A4E8C"/>
    <w:rsid w:val="001A72E5"/>
    <w:rsid w:val="001A78F8"/>
    <w:rsid w:val="001B2341"/>
    <w:rsid w:val="001B26D8"/>
    <w:rsid w:val="001B27ED"/>
    <w:rsid w:val="001B303C"/>
    <w:rsid w:val="001B3D60"/>
    <w:rsid w:val="001B3FB5"/>
    <w:rsid w:val="001B415F"/>
    <w:rsid w:val="001B495B"/>
    <w:rsid w:val="001B6F0E"/>
    <w:rsid w:val="001C1B8D"/>
    <w:rsid w:val="001C2F8D"/>
    <w:rsid w:val="001C4020"/>
    <w:rsid w:val="001C47CE"/>
    <w:rsid w:val="001C48E5"/>
    <w:rsid w:val="001C522E"/>
    <w:rsid w:val="001C6C8A"/>
    <w:rsid w:val="001C7D3D"/>
    <w:rsid w:val="001D038D"/>
    <w:rsid w:val="001D0BB2"/>
    <w:rsid w:val="001D16D4"/>
    <w:rsid w:val="001D1F9F"/>
    <w:rsid w:val="001D2245"/>
    <w:rsid w:val="001D2958"/>
    <w:rsid w:val="001D70DF"/>
    <w:rsid w:val="001D710E"/>
    <w:rsid w:val="001E2768"/>
    <w:rsid w:val="001E39E7"/>
    <w:rsid w:val="001E47A2"/>
    <w:rsid w:val="001E54FF"/>
    <w:rsid w:val="001E60B9"/>
    <w:rsid w:val="001E706F"/>
    <w:rsid w:val="001E72B2"/>
    <w:rsid w:val="001E77FE"/>
    <w:rsid w:val="001F0D02"/>
    <w:rsid w:val="001F146E"/>
    <w:rsid w:val="001F22C1"/>
    <w:rsid w:val="001F2594"/>
    <w:rsid w:val="001F321B"/>
    <w:rsid w:val="001F4997"/>
    <w:rsid w:val="001F5455"/>
    <w:rsid w:val="00200710"/>
    <w:rsid w:val="0020256B"/>
    <w:rsid w:val="00202936"/>
    <w:rsid w:val="00203162"/>
    <w:rsid w:val="002037A0"/>
    <w:rsid w:val="00204480"/>
    <w:rsid w:val="00204C35"/>
    <w:rsid w:val="00204D3F"/>
    <w:rsid w:val="00204F74"/>
    <w:rsid w:val="00205B5F"/>
    <w:rsid w:val="0020699E"/>
    <w:rsid w:val="002072D0"/>
    <w:rsid w:val="00207919"/>
    <w:rsid w:val="002107D9"/>
    <w:rsid w:val="00212CD3"/>
    <w:rsid w:val="00216CBC"/>
    <w:rsid w:val="002177E7"/>
    <w:rsid w:val="00217E40"/>
    <w:rsid w:val="002200E4"/>
    <w:rsid w:val="00220374"/>
    <w:rsid w:val="002203D9"/>
    <w:rsid w:val="00221E19"/>
    <w:rsid w:val="0022263B"/>
    <w:rsid w:val="00222D80"/>
    <w:rsid w:val="00223376"/>
    <w:rsid w:val="00225173"/>
    <w:rsid w:val="00225634"/>
    <w:rsid w:val="00226B64"/>
    <w:rsid w:val="00227382"/>
    <w:rsid w:val="002305D2"/>
    <w:rsid w:val="0023067D"/>
    <w:rsid w:val="002308F3"/>
    <w:rsid w:val="00231C04"/>
    <w:rsid w:val="00232B9C"/>
    <w:rsid w:val="00232ED8"/>
    <w:rsid w:val="00233267"/>
    <w:rsid w:val="00237575"/>
    <w:rsid w:val="00240889"/>
    <w:rsid w:val="0024193E"/>
    <w:rsid w:val="00241C12"/>
    <w:rsid w:val="00241DEA"/>
    <w:rsid w:val="002426E6"/>
    <w:rsid w:val="00242EC1"/>
    <w:rsid w:val="00243235"/>
    <w:rsid w:val="00243418"/>
    <w:rsid w:val="00243BAC"/>
    <w:rsid w:val="00245684"/>
    <w:rsid w:val="00246E5E"/>
    <w:rsid w:val="00247186"/>
    <w:rsid w:val="002473DE"/>
    <w:rsid w:val="002473F6"/>
    <w:rsid w:val="002514BA"/>
    <w:rsid w:val="002517C1"/>
    <w:rsid w:val="00251822"/>
    <w:rsid w:val="00251BCB"/>
    <w:rsid w:val="002520F3"/>
    <w:rsid w:val="00252D06"/>
    <w:rsid w:val="00254526"/>
    <w:rsid w:val="002547DB"/>
    <w:rsid w:val="00256A1C"/>
    <w:rsid w:val="00256E5D"/>
    <w:rsid w:val="00257D2B"/>
    <w:rsid w:val="0026102B"/>
    <w:rsid w:val="00261D65"/>
    <w:rsid w:val="00262107"/>
    <w:rsid w:val="00262F38"/>
    <w:rsid w:val="0026550A"/>
    <w:rsid w:val="002708F1"/>
    <w:rsid w:val="00271B3C"/>
    <w:rsid w:val="002722F6"/>
    <w:rsid w:val="002745EC"/>
    <w:rsid w:val="00276D3C"/>
    <w:rsid w:val="00280C41"/>
    <w:rsid w:val="0028119D"/>
    <w:rsid w:val="002823DF"/>
    <w:rsid w:val="00283B6D"/>
    <w:rsid w:val="00284EAA"/>
    <w:rsid w:val="0028548E"/>
    <w:rsid w:val="00285C63"/>
    <w:rsid w:val="00286011"/>
    <w:rsid w:val="00286953"/>
    <w:rsid w:val="0028757C"/>
    <w:rsid w:val="0028766E"/>
    <w:rsid w:val="00287922"/>
    <w:rsid w:val="002916F8"/>
    <w:rsid w:val="00291F61"/>
    <w:rsid w:val="002929A4"/>
    <w:rsid w:val="00293195"/>
    <w:rsid w:val="00295BAF"/>
    <w:rsid w:val="002A1133"/>
    <w:rsid w:val="002A2712"/>
    <w:rsid w:val="002A2BBD"/>
    <w:rsid w:val="002A2CA6"/>
    <w:rsid w:val="002A2CCA"/>
    <w:rsid w:val="002A3A63"/>
    <w:rsid w:val="002A4365"/>
    <w:rsid w:val="002A59F2"/>
    <w:rsid w:val="002B0701"/>
    <w:rsid w:val="002B1790"/>
    <w:rsid w:val="002B29C7"/>
    <w:rsid w:val="002B49CF"/>
    <w:rsid w:val="002B518F"/>
    <w:rsid w:val="002B5A3C"/>
    <w:rsid w:val="002B6C26"/>
    <w:rsid w:val="002B7299"/>
    <w:rsid w:val="002B789D"/>
    <w:rsid w:val="002B7B26"/>
    <w:rsid w:val="002B7CD2"/>
    <w:rsid w:val="002C1242"/>
    <w:rsid w:val="002C147F"/>
    <w:rsid w:val="002C1FC0"/>
    <w:rsid w:val="002C2135"/>
    <w:rsid w:val="002C4723"/>
    <w:rsid w:val="002C4BDF"/>
    <w:rsid w:val="002C649B"/>
    <w:rsid w:val="002C66ED"/>
    <w:rsid w:val="002D0820"/>
    <w:rsid w:val="002D1446"/>
    <w:rsid w:val="002D2C6D"/>
    <w:rsid w:val="002D34CF"/>
    <w:rsid w:val="002D39F7"/>
    <w:rsid w:val="002D4F86"/>
    <w:rsid w:val="002D545F"/>
    <w:rsid w:val="002D66D5"/>
    <w:rsid w:val="002D786B"/>
    <w:rsid w:val="002E0473"/>
    <w:rsid w:val="002E2A07"/>
    <w:rsid w:val="002E2BD9"/>
    <w:rsid w:val="002E3C22"/>
    <w:rsid w:val="002E4188"/>
    <w:rsid w:val="002E4278"/>
    <w:rsid w:val="002E44CB"/>
    <w:rsid w:val="002E4802"/>
    <w:rsid w:val="002E5080"/>
    <w:rsid w:val="002E6265"/>
    <w:rsid w:val="002E6F64"/>
    <w:rsid w:val="002E74EF"/>
    <w:rsid w:val="002F0E4D"/>
    <w:rsid w:val="002F1D6F"/>
    <w:rsid w:val="002F21DF"/>
    <w:rsid w:val="002F2DFD"/>
    <w:rsid w:val="002F35C9"/>
    <w:rsid w:val="002F4C59"/>
    <w:rsid w:val="002F5AE7"/>
    <w:rsid w:val="00300363"/>
    <w:rsid w:val="0030059D"/>
    <w:rsid w:val="003032CB"/>
    <w:rsid w:val="00303E97"/>
    <w:rsid w:val="00305A95"/>
    <w:rsid w:val="0030796A"/>
    <w:rsid w:val="0031170E"/>
    <w:rsid w:val="003118C8"/>
    <w:rsid w:val="00311B42"/>
    <w:rsid w:val="00311C94"/>
    <w:rsid w:val="00312CBC"/>
    <w:rsid w:val="003130AB"/>
    <w:rsid w:val="003142E1"/>
    <w:rsid w:val="0031630E"/>
    <w:rsid w:val="00316BCD"/>
    <w:rsid w:val="00317B5E"/>
    <w:rsid w:val="00317CA2"/>
    <w:rsid w:val="003211C0"/>
    <w:rsid w:val="00323F73"/>
    <w:rsid w:val="0032436A"/>
    <w:rsid w:val="00324D5C"/>
    <w:rsid w:val="003264CC"/>
    <w:rsid w:val="00326990"/>
    <w:rsid w:val="0032735B"/>
    <w:rsid w:val="00327A89"/>
    <w:rsid w:val="00327EFC"/>
    <w:rsid w:val="00331601"/>
    <w:rsid w:val="00331A17"/>
    <w:rsid w:val="00332210"/>
    <w:rsid w:val="003327CC"/>
    <w:rsid w:val="00332C91"/>
    <w:rsid w:val="003356DF"/>
    <w:rsid w:val="00336AB3"/>
    <w:rsid w:val="00337280"/>
    <w:rsid w:val="003418D3"/>
    <w:rsid w:val="00341EF4"/>
    <w:rsid w:val="0034202A"/>
    <w:rsid w:val="00342D50"/>
    <w:rsid w:val="003435E2"/>
    <w:rsid w:val="00343A7B"/>
    <w:rsid w:val="003446A0"/>
    <w:rsid w:val="003446B2"/>
    <w:rsid w:val="003447F4"/>
    <w:rsid w:val="00344FF9"/>
    <w:rsid w:val="00346665"/>
    <w:rsid w:val="00346A9A"/>
    <w:rsid w:val="00347386"/>
    <w:rsid w:val="00347588"/>
    <w:rsid w:val="0035023A"/>
    <w:rsid w:val="00351A28"/>
    <w:rsid w:val="00352FB1"/>
    <w:rsid w:val="003530E5"/>
    <w:rsid w:val="00353981"/>
    <w:rsid w:val="00354237"/>
    <w:rsid w:val="003549EC"/>
    <w:rsid w:val="003558B3"/>
    <w:rsid w:val="00355DF0"/>
    <w:rsid w:val="003564D8"/>
    <w:rsid w:val="0036023E"/>
    <w:rsid w:val="003602A9"/>
    <w:rsid w:val="00360801"/>
    <w:rsid w:val="00360984"/>
    <w:rsid w:val="003614C5"/>
    <w:rsid w:val="00362E17"/>
    <w:rsid w:val="00363415"/>
    <w:rsid w:val="00363AB9"/>
    <w:rsid w:val="00363CE3"/>
    <w:rsid w:val="00364282"/>
    <w:rsid w:val="0036556F"/>
    <w:rsid w:val="0036634E"/>
    <w:rsid w:val="00366D51"/>
    <w:rsid w:val="003707CC"/>
    <w:rsid w:val="00371381"/>
    <w:rsid w:val="00371748"/>
    <w:rsid w:val="00375448"/>
    <w:rsid w:val="00375A26"/>
    <w:rsid w:val="00375D3C"/>
    <w:rsid w:val="00376A5F"/>
    <w:rsid w:val="00376AD0"/>
    <w:rsid w:val="00380C16"/>
    <w:rsid w:val="00380DE3"/>
    <w:rsid w:val="00382C7C"/>
    <w:rsid w:val="00383E0E"/>
    <w:rsid w:val="00386208"/>
    <w:rsid w:val="00390CBB"/>
    <w:rsid w:val="00391BF7"/>
    <w:rsid w:val="00392B24"/>
    <w:rsid w:val="003935B9"/>
    <w:rsid w:val="0039630F"/>
    <w:rsid w:val="003964B3"/>
    <w:rsid w:val="003968C2"/>
    <w:rsid w:val="003978CE"/>
    <w:rsid w:val="00397FC7"/>
    <w:rsid w:val="003A1457"/>
    <w:rsid w:val="003A2909"/>
    <w:rsid w:val="003A2A09"/>
    <w:rsid w:val="003A3618"/>
    <w:rsid w:val="003A3F98"/>
    <w:rsid w:val="003A4EF9"/>
    <w:rsid w:val="003A76F2"/>
    <w:rsid w:val="003A7E1E"/>
    <w:rsid w:val="003B34CA"/>
    <w:rsid w:val="003B5A87"/>
    <w:rsid w:val="003B6931"/>
    <w:rsid w:val="003B780A"/>
    <w:rsid w:val="003C0512"/>
    <w:rsid w:val="003C4712"/>
    <w:rsid w:val="003C5C8A"/>
    <w:rsid w:val="003C6611"/>
    <w:rsid w:val="003C6C92"/>
    <w:rsid w:val="003C7426"/>
    <w:rsid w:val="003D0556"/>
    <w:rsid w:val="003D4694"/>
    <w:rsid w:val="003D4CFB"/>
    <w:rsid w:val="003D4EAE"/>
    <w:rsid w:val="003D5D81"/>
    <w:rsid w:val="003D6767"/>
    <w:rsid w:val="003D68A6"/>
    <w:rsid w:val="003D6B0F"/>
    <w:rsid w:val="003D7D54"/>
    <w:rsid w:val="003E05EF"/>
    <w:rsid w:val="003E08BA"/>
    <w:rsid w:val="003E4852"/>
    <w:rsid w:val="003E64B7"/>
    <w:rsid w:val="003E7422"/>
    <w:rsid w:val="003E7DE9"/>
    <w:rsid w:val="003F007D"/>
    <w:rsid w:val="003F0E34"/>
    <w:rsid w:val="003F1D73"/>
    <w:rsid w:val="003F34AD"/>
    <w:rsid w:val="003F3A91"/>
    <w:rsid w:val="003F4453"/>
    <w:rsid w:val="003F6F30"/>
    <w:rsid w:val="003F726B"/>
    <w:rsid w:val="003F78FF"/>
    <w:rsid w:val="004004CC"/>
    <w:rsid w:val="00401D40"/>
    <w:rsid w:val="00402656"/>
    <w:rsid w:val="004026D6"/>
    <w:rsid w:val="00403B63"/>
    <w:rsid w:val="00403F8F"/>
    <w:rsid w:val="004067BC"/>
    <w:rsid w:val="0040692B"/>
    <w:rsid w:val="004075C6"/>
    <w:rsid w:val="00407BBF"/>
    <w:rsid w:val="00410433"/>
    <w:rsid w:val="00410563"/>
    <w:rsid w:val="004110F2"/>
    <w:rsid w:val="00411888"/>
    <w:rsid w:val="00412285"/>
    <w:rsid w:val="0041248A"/>
    <w:rsid w:val="0041337C"/>
    <w:rsid w:val="00413E64"/>
    <w:rsid w:val="00414DF7"/>
    <w:rsid w:val="00414F35"/>
    <w:rsid w:val="0041600B"/>
    <w:rsid w:val="0041651C"/>
    <w:rsid w:val="00417D3A"/>
    <w:rsid w:val="004212F9"/>
    <w:rsid w:val="00423729"/>
    <w:rsid w:val="00423A9A"/>
    <w:rsid w:val="00424C44"/>
    <w:rsid w:val="0042570A"/>
    <w:rsid w:val="004263F0"/>
    <w:rsid w:val="00426513"/>
    <w:rsid w:val="004270F8"/>
    <w:rsid w:val="004301FB"/>
    <w:rsid w:val="00430702"/>
    <w:rsid w:val="004307B9"/>
    <w:rsid w:val="00431412"/>
    <w:rsid w:val="0043312A"/>
    <w:rsid w:val="00434766"/>
    <w:rsid w:val="00434874"/>
    <w:rsid w:val="0043512D"/>
    <w:rsid w:val="004351D1"/>
    <w:rsid w:val="0043557C"/>
    <w:rsid w:val="004355EE"/>
    <w:rsid w:val="004368ED"/>
    <w:rsid w:val="00440A3B"/>
    <w:rsid w:val="00440F31"/>
    <w:rsid w:val="004416B6"/>
    <w:rsid w:val="004419BF"/>
    <w:rsid w:val="00441A67"/>
    <w:rsid w:val="00441E22"/>
    <w:rsid w:val="0044273E"/>
    <w:rsid w:val="004430EA"/>
    <w:rsid w:val="0044311B"/>
    <w:rsid w:val="00444E55"/>
    <w:rsid w:val="00446A7C"/>
    <w:rsid w:val="00450019"/>
    <w:rsid w:val="0045026C"/>
    <w:rsid w:val="00450673"/>
    <w:rsid w:val="004532C0"/>
    <w:rsid w:val="00454B79"/>
    <w:rsid w:val="004564D9"/>
    <w:rsid w:val="00456F47"/>
    <w:rsid w:val="00460901"/>
    <w:rsid w:val="00460EF4"/>
    <w:rsid w:val="00461E74"/>
    <w:rsid w:val="0046202B"/>
    <w:rsid w:val="00462E00"/>
    <w:rsid w:val="00463FB6"/>
    <w:rsid w:val="004656C3"/>
    <w:rsid w:val="004666A1"/>
    <w:rsid w:val="00466D7C"/>
    <w:rsid w:val="00466E99"/>
    <w:rsid w:val="00467663"/>
    <w:rsid w:val="00472183"/>
    <w:rsid w:val="004729B1"/>
    <w:rsid w:val="00474651"/>
    <w:rsid w:val="0047479A"/>
    <w:rsid w:val="004748ED"/>
    <w:rsid w:val="00476168"/>
    <w:rsid w:val="00476393"/>
    <w:rsid w:val="00480548"/>
    <w:rsid w:val="00482F50"/>
    <w:rsid w:val="004837D7"/>
    <w:rsid w:val="00483ADC"/>
    <w:rsid w:val="00484B20"/>
    <w:rsid w:val="004859C8"/>
    <w:rsid w:val="004905B2"/>
    <w:rsid w:val="004905F0"/>
    <w:rsid w:val="00490C18"/>
    <w:rsid w:val="0049105A"/>
    <w:rsid w:val="00491B9F"/>
    <w:rsid w:val="00491C5F"/>
    <w:rsid w:val="00493505"/>
    <w:rsid w:val="00493EDA"/>
    <w:rsid w:val="00494E59"/>
    <w:rsid w:val="00494E6D"/>
    <w:rsid w:val="004958C1"/>
    <w:rsid w:val="00497103"/>
    <w:rsid w:val="00497ECC"/>
    <w:rsid w:val="004A0F6D"/>
    <w:rsid w:val="004A0FEA"/>
    <w:rsid w:val="004A2359"/>
    <w:rsid w:val="004A347E"/>
    <w:rsid w:val="004A34A4"/>
    <w:rsid w:val="004A350B"/>
    <w:rsid w:val="004A5193"/>
    <w:rsid w:val="004A5E3B"/>
    <w:rsid w:val="004A5F15"/>
    <w:rsid w:val="004A65B0"/>
    <w:rsid w:val="004A6DAD"/>
    <w:rsid w:val="004A6DC6"/>
    <w:rsid w:val="004A6E0F"/>
    <w:rsid w:val="004A7632"/>
    <w:rsid w:val="004B09AD"/>
    <w:rsid w:val="004B0B53"/>
    <w:rsid w:val="004B0EF9"/>
    <w:rsid w:val="004B2BA6"/>
    <w:rsid w:val="004B43D7"/>
    <w:rsid w:val="004B46F4"/>
    <w:rsid w:val="004B4C3A"/>
    <w:rsid w:val="004B64E0"/>
    <w:rsid w:val="004B6D9F"/>
    <w:rsid w:val="004B725B"/>
    <w:rsid w:val="004B7316"/>
    <w:rsid w:val="004B789C"/>
    <w:rsid w:val="004C1EF0"/>
    <w:rsid w:val="004C3209"/>
    <w:rsid w:val="004C3536"/>
    <w:rsid w:val="004C3CDF"/>
    <w:rsid w:val="004C4CDE"/>
    <w:rsid w:val="004C5AD2"/>
    <w:rsid w:val="004C6A88"/>
    <w:rsid w:val="004D00BF"/>
    <w:rsid w:val="004D07B3"/>
    <w:rsid w:val="004D1403"/>
    <w:rsid w:val="004D1A5E"/>
    <w:rsid w:val="004D2A20"/>
    <w:rsid w:val="004D2CF2"/>
    <w:rsid w:val="004D2E75"/>
    <w:rsid w:val="004D3023"/>
    <w:rsid w:val="004D47D3"/>
    <w:rsid w:val="004D577B"/>
    <w:rsid w:val="004D6C41"/>
    <w:rsid w:val="004E0970"/>
    <w:rsid w:val="004E2660"/>
    <w:rsid w:val="004E3D96"/>
    <w:rsid w:val="004E4B5C"/>
    <w:rsid w:val="004E54D1"/>
    <w:rsid w:val="004E5C13"/>
    <w:rsid w:val="004E65C4"/>
    <w:rsid w:val="004E6D11"/>
    <w:rsid w:val="004F0AD6"/>
    <w:rsid w:val="004F175E"/>
    <w:rsid w:val="004F33AB"/>
    <w:rsid w:val="004F344C"/>
    <w:rsid w:val="004F3476"/>
    <w:rsid w:val="004F47AD"/>
    <w:rsid w:val="004F59BC"/>
    <w:rsid w:val="004F6876"/>
    <w:rsid w:val="00500F1A"/>
    <w:rsid w:val="005017B7"/>
    <w:rsid w:val="00503715"/>
    <w:rsid w:val="005038E8"/>
    <w:rsid w:val="005039FA"/>
    <w:rsid w:val="00506F11"/>
    <w:rsid w:val="0051048F"/>
    <w:rsid w:val="005119C0"/>
    <w:rsid w:val="00512F9A"/>
    <w:rsid w:val="00515E0D"/>
    <w:rsid w:val="00516C64"/>
    <w:rsid w:val="00517FA9"/>
    <w:rsid w:val="00520750"/>
    <w:rsid w:val="00522CF1"/>
    <w:rsid w:val="005246C1"/>
    <w:rsid w:val="00524B96"/>
    <w:rsid w:val="005252CD"/>
    <w:rsid w:val="005253B3"/>
    <w:rsid w:val="0052568C"/>
    <w:rsid w:val="0052618C"/>
    <w:rsid w:val="00526E16"/>
    <w:rsid w:val="00530168"/>
    <w:rsid w:val="00532529"/>
    <w:rsid w:val="005329AF"/>
    <w:rsid w:val="00533AB6"/>
    <w:rsid w:val="00534D53"/>
    <w:rsid w:val="00536C69"/>
    <w:rsid w:val="00536FEC"/>
    <w:rsid w:val="005423F6"/>
    <w:rsid w:val="005440D6"/>
    <w:rsid w:val="00544386"/>
    <w:rsid w:val="00547851"/>
    <w:rsid w:val="0055346E"/>
    <w:rsid w:val="00555581"/>
    <w:rsid w:val="00555F5D"/>
    <w:rsid w:val="0055716A"/>
    <w:rsid w:val="00560E54"/>
    <w:rsid w:val="00563364"/>
    <w:rsid w:val="0056352A"/>
    <w:rsid w:val="00565481"/>
    <w:rsid w:val="00566EE3"/>
    <w:rsid w:val="005673C5"/>
    <w:rsid w:val="00567C60"/>
    <w:rsid w:val="00570324"/>
    <w:rsid w:val="005705F7"/>
    <w:rsid w:val="00574105"/>
    <w:rsid w:val="00574143"/>
    <w:rsid w:val="0057659E"/>
    <w:rsid w:val="0058041D"/>
    <w:rsid w:val="005809CF"/>
    <w:rsid w:val="00582216"/>
    <w:rsid w:val="00582584"/>
    <w:rsid w:val="005839B3"/>
    <w:rsid w:val="00583E07"/>
    <w:rsid w:val="005851DA"/>
    <w:rsid w:val="005852B0"/>
    <w:rsid w:val="005878A7"/>
    <w:rsid w:val="00587DCD"/>
    <w:rsid w:val="00590238"/>
    <w:rsid w:val="00591D8A"/>
    <w:rsid w:val="00591DE5"/>
    <w:rsid w:val="00591F64"/>
    <w:rsid w:val="00593434"/>
    <w:rsid w:val="005935A6"/>
    <w:rsid w:val="00593795"/>
    <w:rsid w:val="00593AAA"/>
    <w:rsid w:val="00594AB7"/>
    <w:rsid w:val="0059513D"/>
    <w:rsid w:val="0059643F"/>
    <w:rsid w:val="00596E53"/>
    <w:rsid w:val="00596E78"/>
    <w:rsid w:val="0059739E"/>
    <w:rsid w:val="00597DEB"/>
    <w:rsid w:val="005A0E8F"/>
    <w:rsid w:val="005A4E55"/>
    <w:rsid w:val="005A5DE3"/>
    <w:rsid w:val="005A6576"/>
    <w:rsid w:val="005B1D7D"/>
    <w:rsid w:val="005B257D"/>
    <w:rsid w:val="005B3917"/>
    <w:rsid w:val="005B495B"/>
    <w:rsid w:val="005B5CB6"/>
    <w:rsid w:val="005B6EAF"/>
    <w:rsid w:val="005B79F2"/>
    <w:rsid w:val="005C14D2"/>
    <w:rsid w:val="005C15AE"/>
    <w:rsid w:val="005C15B3"/>
    <w:rsid w:val="005C1A7A"/>
    <w:rsid w:val="005C1D45"/>
    <w:rsid w:val="005C299E"/>
    <w:rsid w:val="005C2C97"/>
    <w:rsid w:val="005C2CE8"/>
    <w:rsid w:val="005C3F1B"/>
    <w:rsid w:val="005C409F"/>
    <w:rsid w:val="005C4242"/>
    <w:rsid w:val="005C42A2"/>
    <w:rsid w:val="005C5A82"/>
    <w:rsid w:val="005D06D0"/>
    <w:rsid w:val="005D0CBD"/>
    <w:rsid w:val="005D27BF"/>
    <w:rsid w:val="005D27EF"/>
    <w:rsid w:val="005D31E5"/>
    <w:rsid w:val="005D4A42"/>
    <w:rsid w:val="005D64CE"/>
    <w:rsid w:val="005D660A"/>
    <w:rsid w:val="005D6D7F"/>
    <w:rsid w:val="005E120E"/>
    <w:rsid w:val="005E128A"/>
    <w:rsid w:val="005E1564"/>
    <w:rsid w:val="005E1DA9"/>
    <w:rsid w:val="005E2044"/>
    <w:rsid w:val="005E3384"/>
    <w:rsid w:val="005E4244"/>
    <w:rsid w:val="005E5299"/>
    <w:rsid w:val="005E56C6"/>
    <w:rsid w:val="005E66ED"/>
    <w:rsid w:val="005E6F24"/>
    <w:rsid w:val="005E741D"/>
    <w:rsid w:val="005E7C7C"/>
    <w:rsid w:val="005E7EA5"/>
    <w:rsid w:val="005F0953"/>
    <w:rsid w:val="005F31DE"/>
    <w:rsid w:val="005F38B4"/>
    <w:rsid w:val="005F47EA"/>
    <w:rsid w:val="005F4841"/>
    <w:rsid w:val="005F4A73"/>
    <w:rsid w:val="005F4DA5"/>
    <w:rsid w:val="005F525F"/>
    <w:rsid w:val="005F7389"/>
    <w:rsid w:val="005F73BB"/>
    <w:rsid w:val="005F78D5"/>
    <w:rsid w:val="006004D3"/>
    <w:rsid w:val="006010DB"/>
    <w:rsid w:val="00601337"/>
    <w:rsid w:val="00601A9F"/>
    <w:rsid w:val="00601E78"/>
    <w:rsid w:val="00602690"/>
    <w:rsid w:val="00602D58"/>
    <w:rsid w:val="00602E95"/>
    <w:rsid w:val="00604202"/>
    <w:rsid w:val="006044C3"/>
    <w:rsid w:val="0060473E"/>
    <w:rsid w:val="0060514B"/>
    <w:rsid w:val="0060515B"/>
    <w:rsid w:val="0060636B"/>
    <w:rsid w:val="00607163"/>
    <w:rsid w:val="00607E61"/>
    <w:rsid w:val="006104B0"/>
    <w:rsid w:val="00610C0F"/>
    <w:rsid w:val="00610CB1"/>
    <w:rsid w:val="00611CD9"/>
    <w:rsid w:val="0061293F"/>
    <w:rsid w:val="00612BBB"/>
    <w:rsid w:val="0061318B"/>
    <w:rsid w:val="0061333F"/>
    <w:rsid w:val="00616701"/>
    <w:rsid w:val="00617DB3"/>
    <w:rsid w:val="006207EB"/>
    <w:rsid w:val="00620C88"/>
    <w:rsid w:val="006214EB"/>
    <w:rsid w:val="00622E67"/>
    <w:rsid w:val="00623644"/>
    <w:rsid w:val="006242A5"/>
    <w:rsid w:val="00624804"/>
    <w:rsid w:val="0062588C"/>
    <w:rsid w:val="0062682F"/>
    <w:rsid w:val="00626EF1"/>
    <w:rsid w:val="0062703F"/>
    <w:rsid w:val="00627FCB"/>
    <w:rsid w:val="00630A88"/>
    <w:rsid w:val="006311AF"/>
    <w:rsid w:val="006318A7"/>
    <w:rsid w:val="00634D03"/>
    <w:rsid w:val="00634F88"/>
    <w:rsid w:val="006350F3"/>
    <w:rsid w:val="006353CF"/>
    <w:rsid w:val="00637CC4"/>
    <w:rsid w:val="006409CB"/>
    <w:rsid w:val="006425A4"/>
    <w:rsid w:val="006462A2"/>
    <w:rsid w:val="00646440"/>
    <w:rsid w:val="006501CD"/>
    <w:rsid w:val="00650C1A"/>
    <w:rsid w:val="00651868"/>
    <w:rsid w:val="00653460"/>
    <w:rsid w:val="00655DFD"/>
    <w:rsid w:val="0065745A"/>
    <w:rsid w:val="00660886"/>
    <w:rsid w:val="00660A5C"/>
    <w:rsid w:val="00662E0C"/>
    <w:rsid w:val="006638FD"/>
    <w:rsid w:val="00663B67"/>
    <w:rsid w:val="00664ACC"/>
    <w:rsid w:val="00664E2E"/>
    <w:rsid w:val="0066518A"/>
    <w:rsid w:val="0066616D"/>
    <w:rsid w:val="006665A3"/>
    <w:rsid w:val="00666BC1"/>
    <w:rsid w:val="00666C73"/>
    <w:rsid w:val="00666DE6"/>
    <w:rsid w:val="00671FD2"/>
    <w:rsid w:val="00672CEC"/>
    <w:rsid w:val="00674679"/>
    <w:rsid w:val="0068124B"/>
    <w:rsid w:val="006825C9"/>
    <w:rsid w:val="00683D5E"/>
    <w:rsid w:val="00684E97"/>
    <w:rsid w:val="00685735"/>
    <w:rsid w:val="006866A6"/>
    <w:rsid w:val="006876ED"/>
    <w:rsid w:val="00690C00"/>
    <w:rsid w:val="00690CDF"/>
    <w:rsid w:val="006925FA"/>
    <w:rsid w:val="00696263"/>
    <w:rsid w:val="00697190"/>
    <w:rsid w:val="00697396"/>
    <w:rsid w:val="00697BCA"/>
    <w:rsid w:val="006A0247"/>
    <w:rsid w:val="006A09C3"/>
    <w:rsid w:val="006A555F"/>
    <w:rsid w:val="006A6AAF"/>
    <w:rsid w:val="006B018F"/>
    <w:rsid w:val="006B0F6B"/>
    <w:rsid w:val="006B1EA7"/>
    <w:rsid w:val="006B2B2A"/>
    <w:rsid w:val="006B2E5C"/>
    <w:rsid w:val="006B3056"/>
    <w:rsid w:val="006B39BE"/>
    <w:rsid w:val="006B470B"/>
    <w:rsid w:val="006B4B0F"/>
    <w:rsid w:val="006B505E"/>
    <w:rsid w:val="006B51AD"/>
    <w:rsid w:val="006B5475"/>
    <w:rsid w:val="006B56A8"/>
    <w:rsid w:val="006B5E20"/>
    <w:rsid w:val="006B6C9C"/>
    <w:rsid w:val="006C08EC"/>
    <w:rsid w:val="006C1B81"/>
    <w:rsid w:val="006C21F1"/>
    <w:rsid w:val="006C25B2"/>
    <w:rsid w:val="006C3016"/>
    <w:rsid w:val="006C3DC2"/>
    <w:rsid w:val="006C55C7"/>
    <w:rsid w:val="006C6DD6"/>
    <w:rsid w:val="006D510B"/>
    <w:rsid w:val="006D5668"/>
    <w:rsid w:val="006D5FC4"/>
    <w:rsid w:val="006D6DCE"/>
    <w:rsid w:val="006E0406"/>
    <w:rsid w:val="006E08EC"/>
    <w:rsid w:val="006E0B50"/>
    <w:rsid w:val="006E2235"/>
    <w:rsid w:val="006E54A1"/>
    <w:rsid w:val="006F1062"/>
    <w:rsid w:val="006F4B91"/>
    <w:rsid w:val="006F60F6"/>
    <w:rsid w:val="006F6217"/>
    <w:rsid w:val="006F73D9"/>
    <w:rsid w:val="006F7513"/>
    <w:rsid w:val="006F7913"/>
    <w:rsid w:val="007003E4"/>
    <w:rsid w:val="007007F0"/>
    <w:rsid w:val="00701446"/>
    <w:rsid w:val="007015DC"/>
    <w:rsid w:val="00701A92"/>
    <w:rsid w:val="00701B8C"/>
    <w:rsid w:val="00702F2E"/>
    <w:rsid w:val="007040BA"/>
    <w:rsid w:val="007042AA"/>
    <w:rsid w:val="0070667D"/>
    <w:rsid w:val="00707260"/>
    <w:rsid w:val="00707CF1"/>
    <w:rsid w:val="00710ABA"/>
    <w:rsid w:val="00711917"/>
    <w:rsid w:val="00712468"/>
    <w:rsid w:val="00712CD0"/>
    <w:rsid w:val="007144DE"/>
    <w:rsid w:val="00715FEB"/>
    <w:rsid w:val="007168E7"/>
    <w:rsid w:val="00717466"/>
    <w:rsid w:val="007201FA"/>
    <w:rsid w:val="00720C11"/>
    <w:rsid w:val="00720C8B"/>
    <w:rsid w:val="007216B7"/>
    <w:rsid w:val="00723E86"/>
    <w:rsid w:val="00724A29"/>
    <w:rsid w:val="00726CD2"/>
    <w:rsid w:val="00726F70"/>
    <w:rsid w:val="007303B2"/>
    <w:rsid w:val="007307F9"/>
    <w:rsid w:val="007322FD"/>
    <w:rsid w:val="00732508"/>
    <w:rsid w:val="00732923"/>
    <w:rsid w:val="00733C2E"/>
    <w:rsid w:val="00733E84"/>
    <w:rsid w:val="007349BC"/>
    <w:rsid w:val="00736B14"/>
    <w:rsid w:val="00736E29"/>
    <w:rsid w:val="007401DC"/>
    <w:rsid w:val="007404C8"/>
    <w:rsid w:val="00743977"/>
    <w:rsid w:val="00743F59"/>
    <w:rsid w:val="007451DB"/>
    <w:rsid w:val="00745929"/>
    <w:rsid w:val="00745B63"/>
    <w:rsid w:val="0074692E"/>
    <w:rsid w:val="00746B9C"/>
    <w:rsid w:val="00747681"/>
    <w:rsid w:val="00750059"/>
    <w:rsid w:val="007507AB"/>
    <w:rsid w:val="00751AF5"/>
    <w:rsid w:val="00753344"/>
    <w:rsid w:val="00754570"/>
    <w:rsid w:val="0075475E"/>
    <w:rsid w:val="00755225"/>
    <w:rsid w:val="007554DA"/>
    <w:rsid w:val="00755B86"/>
    <w:rsid w:val="007560DB"/>
    <w:rsid w:val="00756114"/>
    <w:rsid w:val="0075623D"/>
    <w:rsid w:val="00756AAB"/>
    <w:rsid w:val="00760596"/>
    <w:rsid w:val="00760F0C"/>
    <w:rsid w:val="007615DB"/>
    <w:rsid w:val="00761950"/>
    <w:rsid w:val="00761AAE"/>
    <w:rsid w:val="00761CFD"/>
    <w:rsid w:val="00762000"/>
    <w:rsid w:val="00762E58"/>
    <w:rsid w:val="00763A99"/>
    <w:rsid w:val="00764D1E"/>
    <w:rsid w:val="00765A6A"/>
    <w:rsid w:val="0076708E"/>
    <w:rsid w:val="0077162D"/>
    <w:rsid w:val="007734DD"/>
    <w:rsid w:val="00774CB2"/>
    <w:rsid w:val="00775A63"/>
    <w:rsid w:val="007764F6"/>
    <w:rsid w:val="00777D85"/>
    <w:rsid w:val="007803D7"/>
    <w:rsid w:val="007806D3"/>
    <w:rsid w:val="00780F6D"/>
    <w:rsid w:val="00781334"/>
    <w:rsid w:val="00782151"/>
    <w:rsid w:val="0078229A"/>
    <w:rsid w:val="0078333B"/>
    <w:rsid w:val="00783510"/>
    <w:rsid w:val="00784734"/>
    <w:rsid w:val="00784C9A"/>
    <w:rsid w:val="007857AA"/>
    <w:rsid w:val="007868AA"/>
    <w:rsid w:val="00786DA8"/>
    <w:rsid w:val="00787161"/>
    <w:rsid w:val="0078741E"/>
    <w:rsid w:val="00792919"/>
    <w:rsid w:val="00794765"/>
    <w:rsid w:val="007950E2"/>
    <w:rsid w:val="00795431"/>
    <w:rsid w:val="007958F9"/>
    <w:rsid w:val="00796A30"/>
    <w:rsid w:val="007976D4"/>
    <w:rsid w:val="00797D10"/>
    <w:rsid w:val="007A0A70"/>
    <w:rsid w:val="007A1A54"/>
    <w:rsid w:val="007A32FE"/>
    <w:rsid w:val="007A3598"/>
    <w:rsid w:val="007A577B"/>
    <w:rsid w:val="007A618F"/>
    <w:rsid w:val="007A78F5"/>
    <w:rsid w:val="007A7AA5"/>
    <w:rsid w:val="007A7E7F"/>
    <w:rsid w:val="007B1099"/>
    <w:rsid w:val="007B3D0D"/>
    <w:rsid w:val="007B4136"/>
    <w:rsid w:val="007B470B"/>
    <w:rsid w:val="007B4E86"/>
    <w:rsid w:val="007B57F5"/>
    <w:rsid w:val="007B630A"/>
    <w:rsid w:val="007B6CF6"/>
    <w:rsid w:val="007C1D6B"/>
    <w:rsid w:val="007C2FFD"/>
    <w:rsid w:val="007C375E"/>
    <w:rsid w:val="007C3E36"/>
    <w:rsid w:val="007C4A2D"/>
    <w:rsid w:val="007C73B4"/>
    <w:rsid w:val="007D2000"/>
    <w:rsid w:val="007D2401"/>
    <w:rsid w:val="007D2E76"/>
    <w:rsid w:val="007D334F"/>
    <w:rsid w:val="007D3614"/>
    <w:rsid w:val="007D4F15"/>
    <w:rsid w:val="007D54B1"/>
    <w:rsid w:val="007D640A"/>
    <w:rsid w:val="007D6B1C"/>
    <w:rsid w:val="007D79F5"/>
    <w:rsid w:val="007D7C61"/>
    <w:rsid w:val="007E1F0E"/>
    <w:rsid w:val="007E2F51"/>
    <w:rsid w:val="007E33FB"/>
    <w:rsid w:val="007E578E"/>
    <w:rsid w:val="007E62C5"/>
    <w:rsid w:val="007E7A33"/>
    <w:rsid w:val="007F0739"/>
    <w:rsid w:val="007F1CAF"/>
    <w:rsid w:val="007F3A97"/>
    <w:rsid w:val="007F3E37"/>
    <w:rsid w:val="007F5225"/>
    <w:rsid w:val="007F6A70"/>
    <w:rsid w:val="007F6B27"/>
    <w:rsid w:val="00800BF5"/>
    <w:rsid w:val="0080261F"/>
    <w:rsid w:val="008045EB"/>
    <w:rsid w:val="00804DBF"/>
    <w:rsid w:val="00804DDE"/>
    <w:rsid w:val="008056E2"/>
    <w:rsid w:val="00805E6B"/>
    <w:rsid w:val="00806837"/>
    <w:rsid w:val="00806882"/>
    <w:rsid w:val="008069F9"/>
    <w:rsid w:val="00807102"/>
    <w:rsid w:val="00807D76"/>
    <w:rsid w:val="00810431"/>
    <w:rsid w:val="00810CA7"/>
    <w:rsid w:val="00811018"/>
    <w:rsid w:val="0081210F"/>
    <w:rsid w:val="008125F7"/>
    <w:rsid w:val="00813D1C"/>
    <w:rsid w:val="008140E6"/>
    <w:rsid w:val="008145E1"/>
    <w:rsid w:val="008152D1"/>
    <w:rsid w:val="00816B81"/>
    <w:rsid w:val="00816E83"/>
    <w:rsid w:val="00817484"/>
    <w:rsid w:val="00820166"/>
    <w:rsid w:val="0082070C"/>
    <w:rsid w:val="00822616"/>
    <w:rsid w:val="008228EC"/>
    <w:rsid w:val="00824870"/>
    <w:rsid w:val="00824C16"/>
    <w:rsid w:val="00825503"/>
    <w:rsid w:val="00826863"/>
    <w:rsid w:val="00826FBC"/>
    <w:rsid w:val="008277CD"/>
    <w:rsid w:val="0082791B"/>
    <w:rsid w:val="008300EB"/>
    <w:rsid w:val="00830E83"/>
    <w:rsid w:val="00830F03"/>
    <w:rsid w:val="008326CC"/>
    <w:rsid w:val="0083451D"/>
    <w:rsid w:val="00834B09"/>
    <w:rsid w:val="008351F1"/>
    <w:rsid w:val="00835426"/>
    <w:rsid w:val="00836387"/>
    <w:rsid w:val="00841D0E"/>
    <w:rsid w:val="00842C6C"/>
    <w:rsid w:val="00842D7E"/>
    <w:rsid w:val="008438A7"/>
    <w:rsid w:val="00843ACF"/>
    <w:rsid w:val="008441FA"/>
    <w:rsid w:val="00846AC2"/>
    <w:rsid w:val="00846F5A"/>
    <w:rsid w:val="00850BCE"/>
    <w:rsid w:val="00850F24"/>
    <w:rsid w:val="00852FE7"/>
    <w:rsid w:val="008550E3"/>
    <w:rsid w:val="00855ACA"/>
    <w:rsid w:val="00855CC5"/>
    <w:rsid w:val="00856E6C"/>
    <w:rsid w:val="00860480"/>
    <w:rsid w:val="0086056C"/>
    <w:rsid w:val="00863523"/>
    <w:rsid w:val="00864C0C"/>
    <w:rsid w:val="008663DC"/>
    <w:rsid w:val="00866E76"/>
    <w:rsid w:val="008700A5"/>
    <w:rsid w:val="0087076C"/>
    <w:rsid w:val="0087099D"/>
    <w:rsid w:val="00870C57"/>
    <w:rsid w:val="00871A90"/>
    <w:rsid w:val="008720C3"/>
    <w:rsid w:val="00872376"/>
    <w:rsid w:val="00872565"/>
    <w:rsid w:val="008726ED"/>
    <w:rsid w:val="0087380A"/>
    <w:rsid w:val="00873BEE"/>
    <w:rsid w:val="00876754"/>
    <w:rsid w:val="0087783E"/>
    <w:rsid w:val="0088060C"/>
    <w:rsid w:val="00880A58"/>
    <w:rsid w:val="0088182C"/>
    <w:rsid w:val="0088267A"/>
    <w:rsid w:val="00883758"/>
    <w:rsid w:val="00885528"/>
    <w:rsid w:val="00885692"/>
    <w:rsid w:val="00885CFF"/>
    <w:rsid w:val="00885FAC"/>
    <w:rsid w:val="008860CB"/>
    <w:rsid w:val="008868A1"/>
    <w:rsid w:val="00886D9E"/>
    <w:rsid w:val="00887417"/>
    <w:rsid w:val="0089033B"/>
    <w:rsid w:val="00890374"/>
    <w:rsid w:val="0089058C"/>
    <w:rsid w:val="008905DF"/>
    <w:rsid w:val="00890DDA"/>
    <w:rsid w:val="0089204B"/>
    <w:rsid w:val="00892083"/>
    <w:rsid w:val="008921A2"/>
    <w:rsid w:val="008921F7"/>
    <w:rsid w:val="00892621"/>
    <w:rsid w:val="00894111"/>
    <w:rsid w:val="008963F8"/>
    <w:rsid w:val="00897CE6"/>
    <w:rsid w:val="008A0241"/>
    <w:rsid w:val="008A0FA6"/>
    <w:rsid w:val="008A12E9"/>
    <w:rsid w:val="008A1B37"/>
    <w:rsid w:val="008A22A1"/>
    <w:rsid w:val="008A4267"/>
    <w:rsid w:val="008A445D"/>
    <w:rsid w:val="008A53CE"/>
    <w:rsid w:val="008A562C"/>
    <w:rsid w:val="008A5D6A"/>
    <w:rsid w:val="008A5F02"/>
    <w:rsid w:val="008A6A7A"/>
    <w:rsid w:val="008A73AF"/>
    <w:rsid w:val="008A78B6"/>
    <w:rsid w:val="008B0123"/>
    <w:rsid w:val="008B0768"/>
    <w:rsid w:val="008B101D"/>
    <w:rsid w:val="008B1632"/>
    <w:rsid w:val="008B2518"/>
    <w:rsid w:val="008B2C1D"/>
    <w:rsid w:val="008B3DA7"/>
    <w:rsid w:val="008B540E"/>
    <w:rsid w:val="008B5B1C"/>
    <w:rsid w:val="008B5BB8"/>
    <w:rsid w:val="008B6EAA"/>
    <w:rsid w:val="008B717E"/>
    <w:rsid w:val="008C0A55"/>
    <w:rsid w:val="008C0C60"/>
    <w:rsid w:val="008C1AB3"/>
    <w:rsid w:val="008C1E12"/>
    <w:rsid w:val="008C30C9"/>
    <w:rsid w:val="008C7B61"/>
    <w:rsid w:val="008D03BD"/>
    <w:rsid w:val="008D104B"/>
    <w:rsid w:val="008D2439"/>
    <w:rsid w:val="008D3A02"/>
    <w:rsid w:val="008D4392"/>
    <w:rsid w:val="008D47EC"/>
    <w:rsid w:val="008D4EB7"/>
    <w:rsid w:val="008D5BDA"/>
    <w:rsid w:val="008D635D"/>
    <w:rsid w:val="008D73A0"/>
    <w:rsid w:val="008E05D0"/>
    <w:rsid w:val="008E0CC4"/>
    <w:rsid w:val="008E24C6"/>
    <w:rsid w:val="008E3677"/>
    <w:rsid w:val="008E4991"/>
    <w:rsid w:val="008E541C"/>
    <w:rsid w:val="008E7901"/>
    <w:rsid w:val="008E7BA6"/>
    <w:rsid w:val="008F0F8E"/>
    <w:rsid w:val="008F1148"/>
    <w:rsid w:val="008F18F9"/>
    <w:rsid w:val="008F1DEC"/>
    <w:rsid w:val="008F2802"/>
    <w:rsid w:val="008F2AE4"/>
    <w:rsid w:val="008F32D1"/>
    <w:rsid w:val="008F3806"/>
    <w:rsid w:val="008F572B"/>
    <w:rsid w:val="008F5A87"/>
    <w:rsid w:val="008F70C2"/>
    <w:rsid w:val="008F7799"/>
    <w:rsid w:val="008F79B6"/>
    <w:rsid w:val="008F7F92"/>
    <w:rsid w:val="00900666"/>
    <w:rsid w:val="00900BB1"/>
    <w:rsid w:val="00900D4A"/>
    <w:rsid w:val="009021C5"/>
    <w:rsid w:val="00902F02"/>
    <w:rsid w:val="009034AC"/>
    <w:rsid w:val="0090448D"/>
    <w:rsid w:val="00904FD8"/>
    <w:rsid w:val="00912209"/>
    <w:rsid w:val="009124AE"/>
    <w:rsid w:val="00912516"/>
    <w:rsid w:val="00912C94"/>
    <w:rsid w:val="0091486C"/>
    <w:rsid w:val="00914F9D"/>
    <w:rsid w:val="00915252"/>
    <w:rsid w:val="00916E6D"/>
    <w:rsid w:val="00917543"/>
    <w:rsid w:val="0092041F"/>
    <w:rsid w:val="00921697"/>
    <w:rsid w:val="00921C30"/>
    <w:rsid w:val="00922C99"/>
    <w:rsid w:val="00923A0A"/>
    <w:rsid w:val="0092502F"/>
    <w:rsid w:val="009252A4"/>
    <w:rsid w:val="00926240"/>
    <w:rsid w:val="00926361"/>
    <w:rsid w:val="009275FE"/>
    <w:rsid w:val="00927E37"/>
    <w:rsid w:val="00930736"/>
    <w:rsid w:val="00930827"/>
    <w:rsid w:val="00931C33"/>
    <w:rsid w:val="00932C99"/>
    <w:rsid w:val="00932DA1"/>
    <w:rsid w:val="00935300"/>
    <w:rsid w:val="00936E39"/>
    <w:rsid w:val="0093771A"/>
    <w:rsid w:val="00937B7B"/>
    <w:rsid w:val="00940141"/>
    <w:rsid w:val="009401A9"/>
    <w:rsid w:val="009414A1"/>
    <w:rsid w:val="009422CD"/>
    <w:rsid w:val="009431AF"/>
    <w:rsid w:val="00943554"/>
    <w:rsid w:val="00943EDE"/>
    <w:rsid w:val="00944C85"/>
    <w:rsid w:val="0094517E"/>
    <w:rsid w:val="00945999"/>
    <w:rsid w:val="00946585"/>
    <w:rsid w:val="00947052"/>
    <w:rsid w:val="009509B6"/>
    <w:rsid w:val="0095258F"/>
    <w:rsid w:val="009528E1"/>
    <w:rsid w:val="0095635D"/>
    <w:rsid w:val="00956EB1"/>
    <w:rsid w:val="00957387"/>
    <w:rsid w:val="009610BF"/>
    <w:rsid w:val="00963571"/>
    <w:rsid w:val="00964788"/>
    <w:rsid w:val="00964EBC"/>
    <w:rsid w:val="0097012E"/>
    <w:rsid w:val="0097245D"/>
    <w:rsid w:val="00972B7A"/>
    <w:rsid w:val="00973199"/>
    <w:rsid w:val="009733B0"/>
    <w:rsid w:val="0097395B"/>
    <w:rsid w:val="00974C61"/>
    <w:rsid w:val="00980655"/>
    <w:rsid w:val="00981E6C"/>
    <w:rsid w:val="009829FD"/>
    <w:rsid w:val="00983719"/>
    <w:rsid w:val="0098390D"/>
    <w:rsid w:val="00983938"/>
    <w:rsid w:val="00984012"/>
    <w:rsid w:val="00984DFA"/>
    <w:rsid w:val="00985B48"/>
    <w:rsid w:val="00985EB2"/>
    <w:rsid w:val="009861F4"/>
    <w:rsid w:val="00987B2F"/>
    <w:rsid w:val="0099029B"/>
    <w:rsid w:val="00990805"/>
    <w:rsid w:val="0099111E"/>
    <w:rsid w:val="00991CFC"/>
    <w:rsid w:val="009921B4"/>
    <w:rsid w:val="0099260A"/>
    <w:rsid w:val="00993E0E"/>
    <w:rsid w:val="0099449D"/>
    <w:rsid w:val="00995BB7"/>
    <w:rsid w:val="00997A44"/>
    <w:rsid w:val="009A0483"/>
    <w:rsid w:val="009A08CB"/>
    <w:rsid w:val="009A0F11"/>
    <w:rsid w:val="009A12B4"/>
    <w:rsid w:val="009A20E8"/>
    <w:rsid w:val="009A2386"/>
    <w:rsid w:val="009A3972"/>
    <w:rsid w:val="009A3EE4"/>
    <w:rsid w:val="009A40E2"/>
    <w:rsid w:val="009A55BB"/>
    <w:rsid w:val="009A5753"/>
    <w:rsid w:val="009A7101"/>
    <w:rsid w:val="009A7B98"/>
    <w:rsid w:val="009A7C5D"/>
    <w:rsid w:val="009B0083"/>
    <w:rsid w:val="009B0F4F"/>
    <w:rsid w:val="009B227D"/>
    <w:rsid w:val="009B22D6"/>
    <w:rsid w:val="009B2329"/>
    <w:rsid w:val="009B295D"/>
    <w:rsid w:val="009B2F3F"/>
    <w:rsid w:val="009B3466"/>
    <w:rsid w:val="009B364F"/>
    <w:rsid w:val="009B4FF6"/>
    <w:rsid w:val="009B653C"/>
    <w:rsid w:val="009B6784"/>
    <w:rsid w:val="009B775F"/>
    <w:rsid w:val="009C03E8"/>
    <w:rsid w:val="009C0C7D"/>
    <w:rsid w:val="009C1A69"/>
    <w:rsid w:val="009C3038"/>
    <w:rsid w:val="009C3925"/>
    <w:rsid w:val="009C64A6"/>
    <w:rsid w:val="009C7F8F"/>
    <w:rsid w:val="009D1A5F"/>
    <w:rsid w:val="009D2C89"/>
    <w:rsid w:val="009D3F11"/>
    <w:rsid w:val="009D5D28"/>
    <w:rsid w:val="009D63A5"/>
    <w:rsid w:val="009E0111"/>
    <w:rsid w:val="009E194F"/>
    <w:rsid w:val="009E2550"/>
    <w:rsid w:val="009E3598"/>
    <w:rsid w:val="009E3F9A"/>
    <w:rsid w:val="009E6163"/>
    <w:rsid w:val="009E70D6"/>
    <w:rsid w:val="009E73C3"/>
    <w:rsid w:val="009E76E1"/>
    <w:rsid w:val="009F08E4"/>
    <w:rsid w:val="009F1D3B"/>
    <w:rsid w:val="009F2156"/>
    <w:rsid w:val="009F5890"/>
    <w:rsid w:val="00A01A52"/>
    <w:rsid w:val="00A02258"/>
    <w:rsid w:val="00A02A3D"/>
    <w:rsid w:val="00A044B9"/>
    <w:rsid w:val="00A051A3"/>
    <w:rsid w:val="00A05F05"/>
    <w:rsid w:val="00A06026"/>
    <w:rsid w:val="00A06286"/>
    <w:rsid w:val="00A06E57"/>
    <w:rsid w:val="00A11C28"/>
    <w:rsid w:val="00A14092"/>
    <w:rsid w:val="00A1541E"/>
    <w:rsid w:val="00A1609E"/>
    <w:rsid w:val="00A162CE"/>
    <w:rsid w:val="00A1688F"/>
    <w:rsid w:val="00A16FDA"/>
    <w:rsid w:val="00A17F19"/>
    <w:rsid w:val="00A20080"/>
    <w:rsid w:val="00A20F06"/>
    <w:rsid w:val="00A22C3C"/>
    <w:rsid w:val="00A24741"/>
    <w:rsid w:val="00A2520E"/>
    <w:rsid w:val="00A258FD"/>
    <w:rsid w:val="00A26CF6"/>
    <w:rsid w:val="00A327F8"/>
    <w:rsid w:val="00A3286B"/>
    <w:rsid w:val="00A34943"/>
    <w:rsid w:val="00A34B38"/>
    <w:rsid w:val="00A34C20"/>
    <w:rsid w:val="00A35924"/>
    <w:rsid w:val="00A378E2"/>
    <w:rsid w:val="00A40307"/>
    <w:rsid w:val="00A40A7A"/>
    <w:rsid w:val="00A4152F"/>
    <w:rsid w:val="00A41EEA"/>
    <w:rsid w:val="00A43104"/>
    <w:rsid w:val="00A44882"/>
    <w:rsid w:val="00A46428"/>
    <w:rsid w:val="00A46A78"/>
    <w:rsid w:val="00A46C11"/>
    <w:rsid w:val="00A50D0B"/>
    <w:rsid w:val="00A51E77"/>
    <w:rsid w:val="00A524FF"/>
    <w:rsid w:val="00A526BD"/>
    <w:rsid w:val="00A53900"/>
    <w:rsid w:val="00A54FF5"/>
    <w:rsid w:val="00A55BAA"/>
    <w:rsid w:val="00A55F5B"/>
    <w:rsid w:val="00A56AB0"/>
    <w:rsid w:val="00A576DC"/>
    <w:rsid w:val="00A6114C"/>
    <w:rsid w:val="00A6137C"/>
    <w:rsid w:val="00A62EE8"/>
    <w:rsid w:val="00A6361F"/>
    <w:rsid w:val="00A6436F"/>
    <w:rsid w:val="00A64C99"/>
    <w:rsid w:val="00A668ED"/>
    <w:rsid w:val="00A73671"/>
    <w:rsid w:val="00A737FC"/>
    <w:rsid w:val="00A74374"/>
    <w:rsid w:val="00A76706"/>
    <w:rsid w:val="00A81DEB"/>
    <w:rsid w:val="00A8339B"/>
    <w:rsid w:val="00A8677B"/>
    <w:rsid w:val="00A87539"/>
    <w:rsid w:val="00A90AA1"/>
    <w:rsid w:val="00A92048"/>
    <w:rsid w:val="00A9261A"/>
    <w:rsid w:val="00A9391F"/>
    <w:rsid w:val="00A9573D"/>
    <w:rsid w:val="00A95945"/>
    <w:rsid w:val="00A96C9A"/>
    <w:rsid w:val="00A97B30"/>
    <w:rsid w:val="00AA189C"/>
    <w:rsid w:val="00AA1E59"/>
    <w:rsid w:val="00AA21C3"/>
    <w:rsid w:val="00AA2DD3"/>
    <w:rsid w:val="00AA2FDB"/>
    <w:rsid w:val="00AA412F"/>
    <w:rsid w:val="00AA43F4"/>
    <w:rsid w:val="00AA44A3"/>
    <w:rsid w:val="00AA5DFA"/>
    <w:rsid w:val="00AA6A2D"/>
    <w:rsid w:val="00AA6F8D"/>
    <w:rsid w:val="00AA739B"/>
    <w:rsid w:val="00AA7E29"/>
    <w:rsid w:val="00AB099F"/>
    <w:rsid w:val="00AB2597"/>
    <w:rsid w:val="00AB2AD7"/>
    <w:rsid w:val="00AB337B"/>
    <w:rsid w:val="00AB4A94"/>
    <w:rsid w:val="00AB5ABB"/>
    <w:rsid w:val="00AB636F"/>
    <w:rsid w:val="00AC0B72"/>
    <w:rsid w:val="00AC29D5"/>
    <w:rsid w:val="00AC2E3C"/>
    <w:rsid w:val="00AC32C1"/>
    <w:rsid w:val="00AC351D"/>
    <w:rsid w:val="00AC401E"/>
    <w:rsid w:val="00AC4A66"/>
    <w:rsid w:val="00AC5126"/>
    <w:rsid w:val="00AC73CF"/>
    <w:rsid w:val="00AC7D19"/>
    <w:rsid w:val="00AD035E"/>
    <w:rsid w:val="00AD0722"/>
    <w:rsid w:val="00AD10FE"/>
    <w:rsid w:val="00AD1A51"/>
    <w:rsid w:val="00AD1D8F"/>
    <w:rsid w:val="00AD3E0E"/>
    <w:rsid w:val="00AD4CB6"/>
    <w:rsid w:val="00AD50CF"/>
    <w:rsid w:val="00AD6776"/>
    <w:rsid w:val="00AD6B6E"/>
    <w:rsid w:val="00AD6E9D"/>
    <w:rsid w:val="00AD702D"/>
    <w:rsid w:val="00AD70E9"/>
    <w:rsid w:val="00AE063C"/>
    <w:rsid w:val="00AE0788"/>
    <w:rsid w:val="00AE0D16"/>
    <w:rsid w:val="00AE28FF"/>
    <w:rsid w:val="00AE32E6"/>
    <w:rsid w:val="00AE46B3"/>
    <w:rsid w:val="00AE7345"/>
    <w:rsid w:val="00AF0158"/>
    <w:rsid w:val="00AF0458"/>
    <w:rsid w:val="00AF1984"/>
    <w:rsid w:val="00AF2A96"/>
    <w:rsid w:val="00AF3263"/>
    <w:rsid w:val="00AF3565"/>
    <w:rsid w:val="00AF49F4"/>
    <w:rsid w:val="00AF5079"/>
    <w:rsid w:val="00AF5423"/>
    <w:rsid w:val="00AF646C"/>
    <w:rsid w:val="00AF7239"/>
    <w:rsid w:val="00AF748C"/>
    <w:rsid w:val="00B01BA2"/>
    <w:rsid w:val="00B025BD"/>
    <w:rsid w:val="00B02764"/>
    <w:rsid w:val="00B05255"/>
    <w:rsid w:val="00B06E0E"/>
    <w:rsid w:val="00B110D3"/>
    <w:rsid w:val="00B124B9"/>
    <w:rsid w:val="00B12867"/>
    <w:rsid w:val="00B1289B"/>
    <w:rsid w:val="00B12930"/>
    <w:rsid w:val="00B13935"/>
    <w:rsid w:val="00B13B0C"/>
    <w:rsid w:val="00B14DED"/>
    <w:rsid w:val="00B2023B"/>
    <w:rsid w:val="00B20B6C"/>
    <w:rsid w:val="00B20EB1"/>
    <w:rsid w:val="00B21009"/>
    <w:rsid w:val="00B21CB2"/>
    <w:rsid w:val="00B2256E"/>
    <w:rsid w:val="00B225BE"/>
    <w:rsid w:val="00B23168"/>
    <w:rsid w:val="00B2373C"/>
    <w:rsid w:val="00B2645A"/>
    <w:rsid w:val="00B26C39"/>
    <w:rsid w:val="00B26D75"/>
    <w:rsid w:val="00B27E0D"/>
    <w:rsid w:val="00B327F6"/>
    <w:rsid w:val="00B330A5"/>
    <w:rsid w:val="00B342E2"/>
    <w:rsid w:val="00B34475"/>
    <w:rsid w:val="00B35A11"/>
    <w:rsid w:val="00B366C5"/>
    <w:rsid w:val="00B368D2"/>
    <w:rsid w:val="00B37891"/>
    <w:rsid w:val="00B4176F"/>
    <w:rsid w:val="00B4185B"/>
    <w:rsid w:val="00B42E3F"/>
    <w:rsid w:val="00B473DA"/>
    <w:rsid w:val="00B475D7"/>
    <w:rsid w:val="00B47ADB"/>
    <w:rsid w:val="00B50473"/>
    <w:rsid w:val="00B5173D"/>
    <w:rsid w:val="00B5193D"/>
    <w:rsid w:val="00B5266D"/>
    <w:rsid w:val="00B542AA"/>
    <w:rsid w:val="00B56018"/>
    <w:rsid w:val="00B562B4"/>
    <w:rsid w:val="00B56F0A"/>
    <w:rsid w:val="00B56F52"/>
    <w:rsid w:val="00B56F6E"/>
    <w:rsid w:val="00B57DC8"/>
    <w:rsid w:val="00B605C4"/>
    <w:rsid w:val="00B61A5F"/>
    <w:rsid w:val="00B64217"/>
    <w:rsid w:val="00B650E2"/>
    <w:rsid w:val="00B70481"/>
    <w:rsid w:val="00B7636D"/>
    <w:rsid w:val="00B76ED1"/>
    <w:rsid w:val="00B76EF7"/>
    <w:rsid w:val="00B77AC4"/>
    <w:rsid w:val="00B8062F"/>
    <w:rsid w:val="00B809CE"/>
    <w:rsid w:val="00B81499"/>
    <w:rsid w:val="00B81DB2"/>
    <w:rsid w:val="00B82EFE"/>
    <w:rsid w:val="00B833DE"/>
    <w:rsid w:val="00B83FC5"/>
    <w:rsid w:val="00B846F9"/>
    <w:rsid w:val="00B86A7C"/>
    <w:rsid w:val="00B875BF"/>
    <w:rsid w:val="00B87615"/>
    <w:rsid w:val="00B87AD4"/>
    <w:rsid w:val="00B90093"/>
    <w:rsid w:val="00B905F3"/>
    <w:rsid w:val="00B909BC"/>
    <w:rsid w:val="00B90FE2"/>
    <w:rsid w:val="00B91479"/>
    <w:rsid w:val="00B91519"/>
    <w:rsid w:val="00B924F4"/>
    <w:rsid w:val="00B9492B"/>
    <w:rsid w:val="00B95F9E"/>
    <w:rsid w:val="00B96133"/>
    <w:rsid w:val="00B97976"/>
    <w:rsid w:val="00B97BAA"/>
    <w:rsid w:val="00BA17A5"/>
    <w:rsid w:val="00BA1A1E"/>
    <w:rsid w:val="00BA2814"/>
    <w:rsid w:val="00BA5564"/>
    <w:rsid w:val="00BA58A4"/>
    <w:rsid w:val="00BA61C9"/>
    <w:rsid w:val="00BA7989"/>
    <w:rsid w:val="00BA7B64"/>
    <w:rsid w:val="00BB19CA"/>
    <w:rsid w:val="00BB1DCD"/>
    <w:rsid w:val="00BB5E03"/>
    <w:rsid w:val="00BB766D"/>
    <w:rsid w:val="00BC0392"/>
    <w:rsid w:val="00BC2949"/>
    <w:rsid w:val="00BC2AAA"/>
    <w:rsid w:val="00BC4E6C"/>
    <w:rsid w:val="00BC5FE4"/>
    <w:rsid w:val="00BC60E9"/>
    <w:rsid w:val="00BC68B0"/>
    <w:rsid w:val="00BD1263"/>
    <w:rsid w:val="00BD21D6"/>
    <w:rsid w:val="00BD4ADF"/>
    <w:rsid w:val="00BD515B"/>
    <w:rsid w:val="00BD51A0"/>
    <w:rsid w:val="00BD5908"/>
    <w:rsid w:val="00BD6C25"/>
    <w:rsid w:val="00BD6FAD"/>
    <w:rsid w:val="00BE0C5F"/>
    <w:rsid w:val="00BE31AD"/>
    <w:rsid w:val="00BE4D02"/>
    <w:rsid w:val="00BE5961"/>
    <w:rsid w:val="00BF0D21"/>
    <w:rsid w:val="00BF12B8"/>
    <w:rsid w:val="00BF16E8"/>
    <w:rsid w:val="00BF3353"/>
    <w:rsid w:val="00BF44BA"/>
    <w:rsid w:val="00BF5391"/>
    <w:rsid w:val="00BF5960"/>
    <w:rsid w:val="00BF5BB0"/>
    <w:rsid w:val="00BF6B28"/>
    <w:rsid w:val="00C0072A"/>
    <w:rsid w:val="00C02567"/>
    <w:rsid w:val="00C02605"/>
    <w:rsid w:val="00C02A84"/>
    <w:rsid w:val="00C03790"/>
    <w:rsid w:val="00C03BA9"/>
    <w:rsid w:val="00C03C60"/>
    <w:rsid w:val="00C03EE8"/>
    <w:rsid w:val="00C0531E"/>
    <w:rsid w:val="00C06C67"/>
    <w:rsid w:val="00C07470"/>
    <w:rsid w:val="00C07DCC"/>
    <w:rsid w:val="00C109BB"/>
    <w:rsid w:val="00C10AF0"/>
    <w:rsid w:val="00C110F3"/>
    <w:rsid w:val="00C121DC"/>
    <w:rsid w:val="00C127C9"/>
    <w:rsid w:val="00C14AA4"/>
    <w:rsid w:val="00C163FC"/>
    <w:rsid w:val="00C16618"/>
    <w:rsid w:val="00C17E4F"/>
    <w:rsid w:val="00C20478"/>
    <w:rsid w:val="00C220B5"/>
    <w:rsid w:val="00C225F5"/>
    <w:rsid w:val="00C2350D"/>
    <w:rsid w:val="00C23FEC"/>
    <w:rsid w:val="00C24D00"/>
    <w:rsid w:val="00C257FB"/>
    <w:rsid w:val="00C25ED3"/>
    <w:rsid w:val="00C26990"/>
    <w:rsid w:val="00C26B22"/>
    <w:rsid w:val="00C30EFE"/>
    <w:rsid w:val="00C316F1"/>
    <w:rsid w:val="00C32726"/>
    <w:rsid w:val="00C331A7"/>
    <w:rsid w:val="00C33C25"/>
    <w:rsid w:val="00C33CE6"/>
    <w:rsid w:val="00C33E50"/>
    <w:rsid w:val="00C34FB2"/>
    <w:rsid w:val="00C35562"/>
    <w:rsid w:val="00C370C5"/>
    <w:rsid w:val="00C3760F"/>
    <w:rsid w:val="00C3779B"/>
    <w:rsid w:val="00C40ADB"/>
    <w:rsid w:val="00C44682"/>
    <w:rsid w:val="00C449DB"/>
    <w:rsid w:val="00C45350"/>
    <w:rsid w:val="00C500A8"/>
    <w:rsid w:val="00C5121E"/>
    <w:rsid w:val="00C5171F"/>
    <w:rsid w:val="00C519A4"/>
    <w:rsid w:val="00C52C8C"/>
    <w:rsid w:val="00C53084"/>
    <w:rsid w:val="00C53171"/>
    <w:rsid w:val="00C53347"/>
    <w:rsid w:val="00C549A2"/>
    <w:rsid w:val="00C553D3"/>
    <w:rsid w:val="00C55594"/>
    <w:rsid w:val="00C56168"/>
    <w:rsid w:val="00C56DAA"/>
    <w:rsid w:val="00C56E8C"/>
    <w:rsid w:val="00C616CB"/>
    <w:rsid w:val="00C627A8"/>
    <w:rsid w:val="00C62F4E"/>
    <w:rsid w:val="00C6315F"/>
    <w:rsid w:val="00C63D7A"/>
    <w:rsid w:val="00C64D74"/>
    <w:rsid w:val="00C650DF"/>
    <w:rsid w:val="00C7036B"/>
    <w:rsid w:val="00C72849"/>
    <w:rsid w:val="00C7306D"/>
    <w:rsid w:val="00C73C33"/>
    <w:rsid w:val="00C73D17"/>
    <w:rsid w:val="00C75690"/>
    <w:rsid w:val="00C770F5"/>
    <w:rsid w:val="00C77D97"/>
    <w:rsid w:val="00C80F91"/>
    <w:rsid w:val="00C81555"/>
    <w:rsid w:val="00C82319"/>
    <w:rsid w:val="00C82E25"/>
    <w:rsid w:val="00C82E7A"/>
    <w:rsid w:val="00C859E5"/>
    <w:rsid w:val="00C86109"/>
    <w:rsid w:val="00C86267"/>
    <w:rsid w:val="00C86AEF"/>
    <w:rsid w:val="00C87505"/>
    <w:rsid w:val="00C910D3"/>
    <w:rsid w:val="00C91615"/>
    <w:rsid w:val="00C92548"/>
    <w:rsid w:val="00C92E6C"/>
    <w:rsid w:val="00C95095"/>
    <w:rsid w:val="00C951FD"/>
    <w:rsid w:val="00C9586B"/>
    <w:rsid w:val="00C9602E"/>
    <w:rsid w:val="00C96061"/>
    <w:rsid w:val="00C978E9"/>
    <w:rsid w:val="00C97A0F"/>
    <w:rsid w:val="00CA0888"/>
    <w:rsid w:val="00CA15D7"/>
    <w:rsid w:val="00CA240A"/>
    <w:rsid w:val="00CA33D8"/>
    <w:rsid w:val="00CA363C"/>
    <w:rsid w:val="00CA4A32"/>
    <w:rsid w:val="00CA5A7C"/>
    <w:rsid w:val="00CA5B92"/>
    <w:rsid w:val="00CA60F0"/>
    <w:rsid w:val="00CA7162"/>
    <w:rsid w:val="00CB092F"/>
    <w:rsid w:val="00CB2CFF"/>
    <w:rsid w:val="00CB3117"/>
    <w:rsid w:val="00CB4E7B"/>
    <w:rsid w:val="00CB5882"/>
    <w:rsid w:val="00CB6B88"/>
    <w:rsid w:val="00CB6E80"/>
    <w:rsid w:val="00CB7052"/>
    <w:rsid w:val="00CB7347"/>
    <w:rsid w:val="00CB73F1"/>
    <w:rsid w:val="00CC0019"/>
    <w:rsid w:val="00CC0D78"/>
    <w:rsid w:val="00CC173A"/>
    <w:rsid w:val="00CC4F49"/>
    <w:rsid w:val="00CC5E61"/>
    <w:rsid w:val="00CC71F5"/>
    <w:rsid w:val="00CC7380"/>
    <w:rsid w:val="00CD04F8"/>
    <w:rsid w:val="00CD0F94"/>
    <w:rsid w:val="00CD1C88"/>
    <w:rsid w:val="00CD2486"/>
    <w:rsid w:val="00CD3194"/>
    <w:rsid w:val="00CD470A"/>
    <w:rsid w:val="00CD5204"/>
    <w:rsid w:val="00CD610B"/>
    <w:rsid w:val="00CD6A62"/>
    <w:rsid w:val="00CE0E51"/>
    <w:rsid w:val="00CE0F58"/>
    <w:rsid w:val="00CE24A6"/>
    <w:rsid w:val="00CE2618"/>
    <w:rsid w:val="00CE6005"/>
    <w:rsid w:val="00CE7BD1"/>
    <w:rsid w:val="00CF008F"/>
    <w:rsid w:val="00CF02AB"/>
    <w:rsid w:val="00CF1F21"/>
    <w:rsid w:val="00CF3853"/>
    <w:rsid w:val="00CF3DDB"/>
    <w:rsid w:val="00CF40E3"/>
    <w:rsid w:val="00CF7372"/>
    <w:rsid w:val="00D001C6"/>
    <w:rsid w:val="00D0165E"/>
    <w:rsid w:val="00D01813"/>
    <w:rsid w:val="00D020E6"/>
    <w:rsid w:val="00D021AD"/>
    <w:rsid w:val="00D0260F"/>
    <w:rsid w:val="00D0377C"/>
    <w:rsid w:val="00D04DA5"/>
    <w:rsid w:val="00D058BA"/>
    <w:rsid w:val="00D05A95"/>
    <w:rsid w:val="00D11CEF"/>
    <w:rsid w:val="00D1246F"/>
    <w:rsid w:val="00D12880"/>
    <w:rsid w:val="00D1390F"/>
    <w:rsid w:val="00D146AC"/>
    <w:rsid w:val="00D14F1C"/>
    <w:rsid w:val="00D156C7"/>
    <w:rsid w:val="00D165B5"/>
    <w:rsid w:val="00D17775"/>
    <w:rsid w:val="00D17BFB"/>
    <w:rsid w:val="00D20224"/>
    <w:rsid w:val="00D213DF"/>
    <w:rsid w:val="00D21DC4"/>
    <w:rsid w:val="00D23165"/>
    <w:rsid w:val="00D25787"/>
    <w:rsid w:val="00D2590B"/>
    <w:rsid w:val="00D25F37"/>
    <w:rsid w:val="00D26AAE"/>
    <w:rsid w:val="00D26E4F"/>
    <w:rsid w:val="00D2746A"/>
    <w:rsid w:val="00D277CD"/>
    <w:rsid w:val="00D3050F"/>
    <w:rsid w:val="00D31E60"/>
    <w:rsid w:val="00D34913"/>
    <w:rsid w:val="00D369A0"/>
    <w:rsid w:val="00D42C97"/>
    <w:rsid w:val="00D44728"/>
    <w:rsid w:val="00D44F91"/>
    <w:rsid w:val="00D4677D"/>
    <w:rsid w:val="00D4787C"/>
    <w:rsid w:val="00D47DB5"/>
    <w:rsid w:val="00D50E78"/>
    <w:rsid w:val="00D50E7B"/>
    <w:rsid w:val="00D5114E"/>
    <w:rsid w:val="00D51961"/>
    <w:rsid w:val="00D51B16"/>
    <w:rsid w:val="00D520B9"/>
    <w:rsid w:val="00D52E26"/>
    <w:rsid w:val="00D540D3"/>
    <w:rsid w:val="00D556EC"/>
    <w:rsid w:val="00D565D0"/>
    <w:rsid w:val="00D571F1"/>
    <w:rsid w:val="00D5762F"/>
    <w:rsid w:val="00D57EE4"/>
    <w:rsid w:val="00D6044A"/>
    <w:rsid w:val="00D6091D"/>
    <w:rsid w:val="00D6400A"/>
    <w:rsid w:val="00D6408A"/>
    <w:rsid w:val="00D650C3"/>
    <w:rsid w:val="00D65C9D"/>
    <w:rsid w:val="00D66EE9"/>
    <w:rsid w:val="00D701BF"/>
    <w:rsid w:val="00D7053D"/>
    <w:rsid w:val="00D708A0"/>
    <w:rsid w:val="00D73078"/>
    <w:rsid w:val="00D73820"/>
    <w:rsid w:val="00D73AFF"/>
    <w:rsid w:val="00D73D5F"/>
    <w:rsid w:val="00D74F1A"/>
    <w:rsid w:val="00D7521E"/>
    <w:rsid w:val="00D75313"/>
    <w:rsid w:val="00D754CC"/>
    <w:rsid w:val="00D75A8B"/>
    <w:rsid w:val="00D80CEB"/>
    <w:rsid w:val="00D810A4"/>
    <w:rsid w:val="00D81572"/>
    <w:rsid w:val="00D826FC"/>
    <w:rsid w:val="00D831D0"/>
    <w:rsid w:val="00D83F83"/>
    <w:rsid w:val="00D84E2B"/>
    <w:rsid w:val="00D850F5"/>
    <w:rsid w:val="00D855F9"/>
    <w:rsid w:val="00D859C3"/>
    <w:rsid w:val="00D874C2"/>
    <w:rsid w:val="00D87696"/>
    <w:rsid w:val="00D90496"/>
    <w:rsid w:val="00D90A21"/>
    <w:rsid w:val="00D90C6A"/>
    <w:rsid w:val="00D92367"/>
    <w:rsid w:val="00D93280"/>
    <w:rsid w:val="00D93446"/>
    <w:rsid w:val="00D93502"/>
    <w:rsid w:val="00D951AF"/>
    <w:rsid w:val="00D95412"/>
    <w:rsid w:val="00D95E41"/>
    <w:rsid w:val="00D96221"/>
    <w:rsid w:val="00D968D0"/>
    <w:rsid w:val="00DA0813"/>
    <w:rsid w:val="00DA119B"/>
    <w:rsid w:val="00DA1998"/>
    <w:rsid w:val="00DA1A9F"/>
    <w:rsid w:val="00DA2AA2"/>
    <w:rsid w:val="00DA35FE"/>
    <w:rsid w:val="00DA53D4"/>
    <w:rsid w:val="00DA65E0"/>
    <w:rsid w:val="00DB0100"/>
    <w:rsid w:val="00DB0DA3"/>
    <w:rsid w:val="00DB26F1"/>
    <w:rsid w:val="00DB3D35"/>
    <w:rsid w:val="00DB40DA"/>
    <w:rsid w:val="00DB41BF"/>
    <w:rsid w:val="00DB5024"/>
    <w:rsid w:val="00DB5EDA"/>
    <w:rsid w:val="00DB64CD"/>
    <w:rsid w:val="00DB6545"/>
    <w:rsid w:val="00DC0A41"/>
    <w:rsid w:val="00DC21C6"/>
    <w:rsid w:val="00DC2294"/>
    <w:rsid w:val="00DC23D0"/>
    <w:rsid w:val="00DC27D1"/>
    <w:rsid w:val="00DC30FE"/>
    <w:rsid w:val="00DC317B"/>
    <w:rsid w:val="00DC6E7E"/>
    <w:rsid w:val="00DD1A7D"/>
    <w:rsid w:val="00DD2931"/>
    <w:rsid w:val="00DD2A53"/>
    <w:rsid w:val="00DD3E08"/>
    <w:rsid w:val="00DD4B2D"/>
    <w:rsid w:val="00DD6965"/>
    <w:rsid w:val="00DE13F9"/>
    <w:rsid w:val="00DE23D7"/>
    <w:rsid w:val="00DE2BE9"/>
    <w:rsid w:val="00DE2F7B"/>
    <w:rsid w:val="00DE4222"/>
    <w:rsid w:val="00DE4FE7"/>
    <w:rsid w:val="00DE5D60"/>
    <w:rsid w:val="00DE6AC8"/>
    <w:rsid w:val="00DE70C7"/>
    <w:rsid w:val="00DF08CE"/>
    <w:rsid w:val="00DF1668"/>
    <w:rsid w:val="00DF22C7"/>
    <w:rsid w:val="00DF2417"/>
    <w:rsid w:val="00DF31A5"/>
    <w:rsid w:val="00DF35E9"/>
    <w:rsid w:val="00DF3FD6"/>
    <w:rsid w:val="00DF4E4D"/>
    <w:rsid w:val="00DF5D8D"/>
    <w:rsid w:val="00DF76A9"/>
    <w:rsid w:val="00DF7899"/>
    <w:rsid w:val="00DF79F2"/>
    <w:rsid w:val="00DF7CC8"/>
    <w:rsid w:val="00E0017A"/>
    <w:rsid w:val="00E00226"/>
    <w:rsid w:val="00E00932"/>
    <w:rsid w:val="00E00B85"/>
    <w:rsid w:val="00E02389"/>
    <w:rsid w:val="00E03B1B"/>
    <w:rsid w:val="00E0556B"/>
    <w:rsid w:val="00E065A6"/>
    <w:rsid w:val="00E10BC5"/>
    <w:rsid w:val="00E1173A"/>
    <w:rsid w:val="00E12EA7"/>
    <w:rsid w:val="00E14151"/>
    <w:rsid w:val="00E14A91"/>
    <w:rsid w:val="00E14E55"/>
    <w:rsid w:val="00E15EA5"/>
    <w:rsid w:val="00E174E9"/>
    <w:rsid w:val="00E17619"/>
    <w:rsid w:val="00E179FF"/>
    <w:rsid w:val="00E202B5"/>
    <w:rsid w:val="00E20CF9"/>
    <w:rsid w:val="00E2178E"/>
    <w:rsid w:val="00E2486A"/>
    <w:rsid w:val="00E24E5A"/>
    <w:rsid w:val="00E27A05"/>
    <w:rsid w:val="00E312DE"/>
    <w:rsid w:val="00E3249F"/>
    <w:rsid w:val="00E34564"/>
    <w:rsid w:val="00E3467D"/>
    <w:rsid w:val="00E34C8F"/>
    <w:rsid w:val="00E3525C"/>
    <w:rsid w:val="00E359B9"/>
    <w:rsid w:val="00E35FEA"/>
    <w:rsid w:val="00E36D07"/>
    <w:rsid w:val="00E378D8"/>
    <w:rsid w:val="00E4061A"/>
    <w:rsid w:val="00E42DE9"/>
    <w:rsid w:val="00E4385F"/>
    <w:rsid w:val="00E44218"/>
    <w:rsid w:val="00E46F73"/>
    <w:rsid w:val="00E478EB"/>
    <w:rsid w:val="00E478FE"/>
    <w:rsid w:val="00E501D8"/>
    <w:rsid w:val="00E5025E"/>
    <w:rsid w:val="00E512AE"/>
    <w:rsid w:val="00E5158F"/>
    <w:rsid w:val="00E51BC4"/>
    <w:rsid w:val="00E523BE"/>
    <w:rsid w:val="00E53410"/>
    <w:rsid w:val="00E53F4E"/>
    <w:rsid w:val="00E55953"/>
    <w:rsid w:val="00E55AC4"/>
    <w:rsid w:val="00E5702A"/>
    <w:rsid w:val="00E57A32"/>
    <w:rsid w:val="00E60492"/>
    <w:rsid w:val="00E60B3E"/>
    <w:rsid w:val="00E60DC1"/>
    <w:rsid w:val="00E626E0"/>
    <w:rsid w:val="00E62F0B"/>
    <w:rsid w:val="00E651EB"/>
    <w:rsid w:val="00E65FCD"/>
    <w:rsid w:val="00E6661A"/>
    <w:rsid w:val="00E66D44"/>
    <w:rsid w:val="00E70F76"/>
    <w:rsid w:val="00E7175B"/>
    <w:rsid w:val="00E726FF"/>
    <w:rsid w:val="00E72799"/>
    <w:rsid w:val="00E72A50"/>
    <w:rsid w:val="00E73521"/>
    <w:rsid w:val="00E75954"/>
    <w:rsid w:val="00E768F9"/>
    <w:rsid w:val="00E81727"/>
    <w:rsid w:val="00E819E6"/>
    <w:rsid w:val="00E82118"/>
    <w:rsid w:val="00E837EE"/>
    <w:rsid w:val="00E86C34"/>
    <w:rsid w:val="00E904C7"/>
    <w:rsid w:val="00E91536"/>
    <w:rsid w:val="00E915C7"/>
    <w:rsid w:val="00E959E0"/>
    <w:rsid w:val="00E95C75"/>
    <w:rsid w:val="00E964C4"/>
    <w:rsid w:val="00E96509"/>
    <w:rsid w:val="00EA2F29"/>
    <w:rsid w:val="00EA4382"/>
    <w:rsid w:val="00EA752E"/>
    <w:rsid w:val="00EA76FD"/>
    <w:rsid w:val="00EB12E7"/>
    <w:rsid w:val="00EB1B4B"/>
    <w:rsid w:val="00EB2EE4"/>
    <w:rsid w:val="00EB3964"/>
    <w:rsid w:val="00EB423B"/>
    <w:rsid w:val="00EB4E48"/>
    <w:rsid w:val="00EB5A7E"/>
    <w:rsid w:val="00EB6E44"/>
    <w:rsid w:val="00EC007C"/>
    <w:rsid w:val="00EC09F9"/>
    <w:rsid w:val="00EC2A1C"/>
    <w:rsid w:val="00EC2AA1"/>
    <w:rsid w:val="00EC330B"/>
    <w:rsid w:val="00EC3597"/>
    <w:rsid w:val="00EC35FA"/>
    <w:rsid w:val="00EC3810"/>
    <w:rsid w:val="00EC42CE"/>
    <w:rsid w:val="00EC7F1A"/>
    <w:rsid w:val="00ED13EE"/>
    <w:rsid w:val="00ED2018"/>
    <w:rsid w:val="00ED23FB"/>
    <w:rsid w:val="00ED2E99"/>
    <w:rsid w:val="00ED3CFA"/>
    <w:rsid w:val="00ED4BC3"/>
    <w:rsid w:val="00ED621A"/>
    <w:rsid w:val="00ED737C"/>
    <w:rsid w:val="00ED7CE1"/>
    <w:rsid w:val="00EE0B82"/>
    <w:rsid w:val="00EE0C20"/>
    <w:rsid w:val="00EE14A8"/>
    <w:rsid w:val="00EE151A"/>
    <w:rsid w:val="00EE49B0"/>
    <w:rsid w:val="00EE4BA3"/>
    <w:rsid w:val="00EE4BA9"/>
    <w:rsid w:val="00EE51D6"/>
    <w:rsid w:val="00EE7018"/>
    <w:rsid w:val="00EE781F"/>
    <w:rsid w:val="00EE7FD5"/>
    <w:rsid w:val="00EF1489"/>
    <w:rsid w:val="00EF1BBF"/>
    <w:rsid w:val="00EF32A1"/>
    <w:rsid w:val="00EF386F"/>
    <w:rsid w:val="00EF4E49"/>
    <w:rsid w:val="00EF5145"/>
    <w:rsid w:val="00EF5EE7"/>
    <w:rsid w:val="00EF6151"/>
    <w:rsid w:val="00F00664"/>
    <w:rsid w:val="00F01D05"/>
    <w:rsid w:val="00F04510"/>
    <w:rsid w:val="00F04E68"/>
    <w:rsid w:val="00F06CBF"/>
    <w:rsid w:val="00F07342"/>
    <w:rsid w:val="00F10B0A"/>
    <w:rsid w:val="00F10F91"/>
    <w:rsid w:val="00F11102"/>
    <w:rsid w:val="00F11110"/>
    <w:rsid w:val="00F1259C"/>
    <w:rsid w:val="00F12F71"/>
    <w:rsid w:val="00F14449"/>
    <w:rsid w:val="00F16E53"/>
    <w:rsid w:val="00F1785D"/>
    <w:rsid w:val="00F2250A"/>
    <w:rsid w:val="00F22663"/>
    <w:rsid w:val="00F23954"/>
    <w:rsid w:val="00F239D7"/>
    <w:rsid w:val="00F24910"/>
    <w:rsid w:val="00F24C8F"/>
    <w:rsid w:val="00F270AB"/>
    <w:rsid w:val="00F275C6"/>
    <w:rsid w:val="00F31966"/>
    <w:rsid w:val="00F32BBB"/>
    <w:rsid w:val="00F33ABD"/>
    <w:rsid w:val="00F3435F"/>
    <w:rsid w:val="00F3622F"/>
    <w:rsid w:val="00F36822"/>
    <w:rsid w:val="00F3694C"/>
    <w:rsid w:val="00F37E74"/>
    <w:rsid w:val="00F40F37"/>
    <w:rsid w:val="00F417AD"/>
    <w:rsid w:val="00F432BF"/>
    <w:rsid w:val="00F43606"/>
    <w:rsid w:val="00F46A7B"/>
    <w:rsid w:val="00F47C22"/>
    <w:rsid w:val="00F47CC1"/>
    <w:rsid w:val="00F47DC4"/>
    <w:rsid w:val="00F5122F"/>
    <w:rsid w:val="00F51684"/>
    <w:rsid w:val="00F516DA"/>
    <w:rsid w:val="00F5213C"/>
    <w:rsid w:val="00F5495C"/>
    <w:rsid w:val="00F558B4"/>
    <w:rsid w:val="00F55BB9"/>
    <w:rsid w:val="00F55E06"/>
    <w:rsid w:val="00F564E1"/>
    <w:rsid w:val="00F57C3D"/>
    <w:rsid w:val="00F57EA8"/>
    <w:rsid w:val="00F60E78"/>
    <w:rsid w:val="00F61435"/>
    <w:rsid w:val="00F61F49"/>
    <w:rsid w:val="00F6430A"/>
    <w:rsid w:val="00F64DBD"/>
    <w:rsid w:val="00F656E3"/>
    <w:rsid w:val="00F67123"/>
    <w:rsid w:val="00F6787C"/>
    <w:rsid w:val="00F67CC7"/>
    <w:rsid w:val="00F712AC"/>
    <w:rsid w:val="00F7334A"/>
    <w:rsid w:val="00F76906"/>
    <w:rsid w:val="00F76C2B"/>
    <w:rsid w:val="00F775C5"/>
    <w:rsid w:val="00F8125B"/>
    <w:rsid w:val="00F83F12"/>
    <w:rsid w:val="00F84F5C"/>
    <w:rsid w:val="00F85009"/>
    <w:rsid w:val="00F8749A"/>
    <w:rsid w:val="00F87AF5"/>
    <w:rsid w:val="00F914A8"/>
    <w:rsid w:val="00F922E0"/>
    <w:rsid w:val="00F92C80"/>
    <w:rsid w:val="00F93708"/>
    <w:rsid w:val="00F94D6E"/>
    <w:rsid w:val="00F94E78"/>
    <w:rsid w:val="00F971F7"/>
    <w:rsid w:val="00FA18FD"/>
    <w:rsid w:val="00FA253D"/>
    <w:rsid w:val="00FA397D"/>
    <w:rsid w:val="00FA47BB"/>
    <w:rsid w:val="00FA5F90"/>
    <w:rsid w:val="00FA6286"/>
    <w:rsid w:val="00FA640B"/>
    <w:rsid w:val="00FB1A2D"/>
    <w:rsid w:val="00FB2B01"/>
    <w:rsid w:val="00FB461B"/>
    <w:rsid w:val="00FB4A90"/>
    <w:rsid w:val="00FB5287"/>
    <w:rsid w:val="00FB552D"/>
    <w:rsid w:val="00FB5568"/>
    <w:rsid w:val="00FB5624"/>
    <w:rsid w:val="00FB7181"/>
    <w:rsid w:val="00FB71C0"/>
    <w:rsid w:val="00FB73B9"/>
    <w:rsid w:val="00FC083C"/>
    <w:rsid w:val="00FC1609"/>
    <w:rsid w:val="00FC16CF"/>
    <w:rsid w:val="00FC16EF"/>
    <w:rsid w:val="00FC5683"/>
    <w:rsid w:val="00FC75D6"/>
    <w:rsid w:val="00FD08E3"/>
    <w:rsid w:val="00FD0BE9"/>
    <w:rsid w:val="00FD136A"/>
    <w:rsid w:val="00FD24BD"/>
    <w:rsid w:val="00FD34EC"/>
    <w:rsid w:val="00FD415A"/>
    <w:rsid w:val="00FD439D"/>
    <w:rsid w:val="00FD593A"/>
    <w:rsid w:val="00FD5AE3"/>
    <w:rsid w:val="00FD78C0"/>
    <w:rsid w:val="00FD7B3B"/>
    <w:rsid w:val="00FD7CAF"/>
    <w:rsid w:val="00FE0FB3"/>
    <w:rsid w:val="00FE3152"/>
    <w:rsid w:val="00FE4D82"/>
    <w:rsid w:val="00FE70E2"/>
    <w:rsid w:val="00FF0502"/>
    <w:rsid w:val="00FF16FC"/>
    <w:rsid w:val="00FF1940"/>
    <w:rsid w:val="00FF1D5F"/>
    <w:rsid w:val="00FF44A2"/>
    <w:rsid w:val="00FF59BC"/>
    <w:rsid w:val="00FF5D51"/>
    <w:rsid w:val="00FF661C"/>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B48013"/>
  <w14:defaultImageDpi w14:val="300"/>
  <w15:docId w15:val="{2642C464-886F-4B5C-B11C-0293B0162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08EC"/>
    <w:pPr>
      <w:spacing w:line="360" w:lineRule="auto"/>
      <w:ind w:firstLine="709"/>
      <w:jc w:val="both"/>
    </w:pPr>
    <w:rPr>
      <w:rFonts w:ascii="Times New Roman" w:eastAsia="Times New Roman" w:hAnsi="Times New Roman" w:cs="Times New Roman"/>
      <w:lang w:val="en-US" w:eastAsia="pt-BR"/>
    </w:rPr>
  </w:style>
  <w:style w:type="paragraph" w:styleId="Heading1">
    <w:name w:val="heading 1"/>
    <w:basedOn w:val="Normal"/>
    <w:next w:val="Normal"/>
    <w:link w:val="Heading1Char"/>
    <w:uiPriority w:val="9"/>
    <w:qFormat/>
    <w:rsid w:val="002203D9"/>
    <w:pPr>
      <w:keepNext/>
      <w:keepLines/>
      <w:numPr>
        <w:numId w:val="1"/>
      </w:numPr>
      <w:spacing w:before="480" w:after="240"/>
      <w:jc w:val="left"/>
      <w:outlineLvl w:val="0"/>
    </w:pPr>
    <w:rPr>
      <w:rFonts w:eastAsiaTheme="majorEastAsia" w:cstheme="majorBidi"/>
      <w:caps/>
      <w:sz w:val="28"/>
      <w:szCs w:val="28"/>
    </w:rPr>
  </w:style>
  <w:style w:type="paragraph" w:styleId="Heading2">
    <w:name w:val="heading 2"/>
    <w:basedOn w:val="Heading1"/>
    <w:next w:val="Normal"/>
    <w:link w:val="Heading2Char"/>
    <w:uiPriority w:val="9"/>
    <w:unhideWhenUsed/>
    <w:qFormat/>
    <w:rsid w:val="008F1148"/>
    <w:pPr>
      <w:numPr>
        <w:ilvl w:val="1"/>
      </w:numPr>
      <w:spacing w:before="240" w:after="120"/>
      <w:outlineLvl w:val="1"/>
    </w:pPr>
    <w:rPr>
      <w:caps w:val="0"/>
    </w:rPr>
  </w:style>
  <w:style w:type="paragraph" w:styleId="Heading3">
    <w:name w:val="heading 3"/>
    <w:basedOn w:val="Normal"/>
    <w:next w:val="Normal"/>
    <w:link w:val="Heading3Char"/>
    <w:uiPriority w:val="9"/>
    <w:unhideWhenUsed/>
    <w:qFormat/>
    <w:rsid w:val="00760596"/>
    <w:pPr>
      <w:keepNext/>
      <w:keepLines/>
      <w:numPr>
        <w:ilvl w:val="2"/>
        <w:numId w:val="1"/>
      </w:numPr>
      <w:spacing w:before="360" w:after="120"/>
      <w:outlineLvl w:val="2"/>
    </w:pPr>
    <w:rPr>
      <w:rFonts w:eastAsiaTheme="majorEastAsia" w:cstheme="majorBidi"/>
      <w:bCs/>
    </w:rPr>
  </w:style>
  <w:style w:type="paragraph" w:styleId="Heading4">
    <w:name w:val="heading 4"/>
    <w:basedOn w:val="Normal"/>
    <w:next w:val="Normal"/>
    <w:link w:val="Heading4Char"/>
    <w:uiPriority w:val="9"/>
    <w:semiHidden/>
    <w:unhideWhenUsed/>
    <w:qFormat/>
    <w:rsid w:val="00D93502"/>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93502"/>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93502"/>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93502"/>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93502"/>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93502"/>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5D6D7F"/>
    <w:pPr>
      <w:tabs>
        <w:tab w:val="left" w:pos="360"/>
        <w:tab w:val="right" w:leader="dot" w:pos="8494"/>
      </w:tabs>
      <w:ind w:firstLine="0"/>
    </w:pPr>
    <w:rPr>
      <w:caps/>
      <w:noProof/>
    </w:rPr>
  </w:style>
  <w:style w:type="paragraph" w:styleId="TOC2">
    <w:name w:val="toc 2"/>
    <w:basedOn w:val="Normal"/>
    <w:next w:val="Normal"/>
    <w:autoRedefine/>
    <w:uiPriority w:val="39"/>
    <w:rsid w:val="005D6D7F"/>
    <w:pPr>
      <w:tabs>
        <w:tab w:val="left" w:pos="720"/>
        <w:tab w:val="left" w:pos="780"/>
        <w:tab w:val="right" w:leader="dot" w:pos="8494"/>
      </w:tabs>
      <w:ind w:left="240" w:firstLine="0"/>
    </w:pPr>
  </w:style>
  <w:style w:type="paragraph" w:customStyle="1" w:styleId="Estilo">
    <w:name w:val="Estilo"/>
    <w:rsid w:val="005D6D7F"/>
    <w:pPr>
      <w:widowControl w:val="0"/>
      <w:suppressAutoHyphens/>
      <w:autoSpaceDE w:val="0"/>
    </w:pPr>
    <w:rPr>
      <w:rFonts w:ascii="Times New Roman" w:eastAsia="Arial" w:hAnsi="Times New Roman" w:cs="Times New Roman"/>
      <w:lang w:val="en-US" w:eastAsia="ar-SA"/>
    </w:rPr>
  </w:style>
  <w:style w:type="character" w:customStyle="1" w:styleId="Heading1Char">
    <w:name w:val="Heading 1 Char"/>
    <w:basedOn w:val="DefaultParagraphFont"/>
    <w:link w:val="Heading1"/>
    <w:uiPriority w:val="9"/>
    <w:rsid w:val="002203D9"/>
    <w:rPr>
      <w:rFonts w:ascii="Times New Roman" w:eastAsiaTheme="majorEastAsia" w:hAnsi="Times New Roman" w:cstheme="majorBidi"/>
      <w:caps/>
      <w:sz w:val="28"/>
      <w:szCs w:val="28"/>
      <w:lang w:val="en-US" w:eastAsia="pt-BR"/>
    </w:rPr>
  </w:style>
  <w:style w:type="paragraph" w:styleId="TOCHeading">
    <w:name w:val="TOC Heading"/>
    <w:basedOn w:val="Heading1"/>
    <w:next w:val="Normal"/>
    <w:uiPriority w:val="39"/>
    <w:unhideWhenUsed/>
    <w:qFormat/>
    <w:rsid w:val="005D6D7F"/>
    <w:pPr>
      <w:spacing w:before="240" w:line="259" w:lineRule="auto"/>
      <w:outlineLvl w:val="9"/>
    </w:pPr>
    <w:rPr>
      <w:rFonts w:ascii="Calibri Light" w:eastAsia="Times New Roman" w:hAnsi="Calibri Light" w:cs="Times New Roman"/>
      <w:b/>
      <w:bCs/>
      <w:color w:val="2E74B5"/>
    </w:rPr>
  </w:style>
  <w:style w:type="paragraph" w:customStyle="1" w:styleId="Centralizado">
    <w:name w:val="Centralizado"/>
    <w:basedOn w:val="Normal"/>
    <w:link w:val="CentralizadoChar"/>
    <w:rsid w:val="005D6D7F"/>
    <w:pPr>
      <w:widowControl w:val="0"/>
      <w:suppressAutoHyphens/>
      <w:autoSpaceDE w:val="0"/>
      <w:spacing w:after="240"/>
      <w:ind w:right="-17" w:firstLine="0"/>
      <w:jc w:val="center"/>
    </w:pPr>
    <w:rPr>
      <w:rFonts w:eastAsia="Arial"/>
      <w:lang w:eastAsia="ar-SA"/>
    </w:rPr>
  </w:style>
  <w:style w:type="character" w:customStyle="1" w:styleId="CentralizadoChar">
    <w:name w:val="Centralizado Char"/>
    <w:basedOn w:val="DefaultParagraphFont"/>
    <w:link w:val="Centralizado"/>
    <w:rsid w:val="005D6D7F"/>
    <w:rPr>
      <w:rFonts w:ascii="Times New Roman" w:eastAsia="Arial" w:hAnsi="Times New Roman" w:cs="Times New Roman"/>
      <w:lang w:val="en-US" w:eastAsia="ar-SA"/>
    </w:rPr>
  </w:style>
  <w:style w:type="paragraph" w:styleId="BalloonText">
    <w:name w:val="Balloon Text"/>
    <w:basedOn w:val="Normal"/>
    <w:link w:val="BalloonTextChar"/>
    <w:uiPriority w:val="99"/>
    <w:semiHidden/>
    <w:unhideWhenUsed/>
    <w:rsid w:val="005D6D7F"/>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D6D7F"/>
    <w:rPr>
      <w:rFonts w:ascii="Lucida Grande" w:eastAsia="Times New Roman" w:hAnsi="Lucida Grande" w:cs="Times New Roman"/>
      <w:sz w:val="18"/>
      <w:szCs w:val="18"/>
      <w:lang w:eastAsia="pt-BR"/>
    </w:rPr>
  </w:style>
  <w:style w:type="character" w:customStyle="1" w:styleId="Heading2Char">
    <w:name w:val="Heading 2 Char"/>
    <w:basedOn w:val="DefaultParagraphFont"/>
    <w:link w:val="Heading2"/>
    <w:uiPriority w:val="9"/>
    <w:rsid w:val="008F1148"/>
    <w:rPr>
      <w:rFonts w:ascii="Times New Roman" w:eastAsiaTheme="majorEastAsia" w:hAnsi="Times New Roman" w:cstheme="majorBidi"/>
      <w:sz w:val="28"/>
      <w:szCs w:val="28"/>
      <w:lang w:val="en-US" w:eastAsia="pt-BR"/>
    </w:rPr>
  </w:style>
  <w:style w:type="paragraph" w:styleId="Footer">
    <w:name w:val="footer"/>
    <w:basedOn w:val="Normal"/>
    <w:link w:val="FooterChar"/>
    <w:uiPriority w:val="99"/>
    <w:unhideWhenUsed/>
    <w:rsid w:val="005F78D5"/>
    <w:pPr>
      <w:tabs>
        <w:tab w:val="center" w:pos="4320"/>
        <w:tab w:val="right" w:pos="8640"/>
      </w:tabs>
      <w:spacing w:line="240" w:lineRule="auto"/>
    </w:pPr>
  </w:style>
  <w:style w:type="character" w:customStyle="1" w:styleId="Heading3Char">
    <w:name w:val="Heading 3 Char"/>
    <w:basedOn w:val="DefaultParagraphFont"/>
    <w:link w:val="Heading3"/>
    <w:uiPriority w:val="9"/>
    <w:rsid w:val="00760596"/>
    <w:rPr>
      <w:rFonts w:ascii="Times New Roman" w:eastAsiaTheme="majorEastAsia" w:hAnsi="Times New Roman" w:cstheme="majorBidi"/>
      <w:bCs/>
      <w:lang w:val="en-US" w:eastAsia="pt-BR"/>
    </w:rPr>
  </w:style>
  <w:style w:type="character" w:customStyle="1" w:styleId="Heading4Char">
    <w:name w:val="Heading 4 Char"/>
    <w:basedOn w:val="DefaultParagraphFont"/>
    <w:link w:val="Heading4"/>
    <w:uiPriority w:val="9"/>
    <w:semiHidden/>
    <w:rsid w:val="00D93502"/>
    <w:rPr>
      <w:rFonts w:asciiTheme="majorHAnsi" w:eastAsiaTheme="majorEastAsia" w:hAnsiTheme="majorHAnsi" w:cstheme="majorBidi"/>
      <w:b/>
      <w:bCs/>
      <w:i/>
      <w:iCs/>
      <w:color w:val="4F81BD" w:themeColor="accent1"/>
      <w:lang w:val="en-US" w:eastAsia="pt-BR"/>
    </w:rPr>
  </w:style>
  <w:style w:type="character" w:customStyle="1" w:styleId="Heading5Char">
    <w:name w:val="Heading 5 Char"/>
    <w:basedOn w:val="DefaultParagraphFont"/>
    <w:link w:val="Heading5"/>
    <w:uiPriority w:val="9"/>
    <w:semiHidden/>
    <w:rsid w:val="00D93502"/>
    <w:rPr>
      <w:rFonts w:asciiTheme="majorHAnsi" w:eastAsiaTheme="majorEastAsia" w:hAnsiTheme="majorHAnsi" w:cstheme="majorBidi"/>
      <w:color w:val="243F60" w:themeColor="accent1" w:themeShade="7F"/>
      <w:lang w:val="en-US" w:eastAsia="pt-BR"/>
    </w:rPr>
  </w:style>
  <w:style w:type="character" w:customStyle="1" w:styleId="Heading6Char">
    <w:name w:val="Heading 6 Char"/>
    <w:basedOn w:val="DefaultParagraphFont"/>
    <w:link w:val="Heading6"/>
    <w:uiPriority w:val="9"/>
    <w:semiHidden/>
    <w:rsid w:val="00D93502"/>
    <w:rPr>
      <w:rFonts w:asciiTheme="majorHAnsi" w:eastAsiaTheme="majorEastAsia" w:hAnsiTheme="majorHAnsi" w:cstheme="majorBidi"/>
      <w:i/>
      <w:iCs/>
      <w:color w:val="243F60" w:themeColor="accent1" w:themeShade="7F"/>
      <w:lang w:val="en-US" w:eastAsia="pt-BR"/>
    </w:rPr>
  </w:style>
  <w:style w:type="character" w:customStyle="1" w:styleId="Heading7Char">
    <w:name w:val="Heading 7 Char"/>
    <w:basedOn w:val="DefaultParagraphFont"/>
    <w:link w:val="Heading7"/>
    <w:uiPriority w:val="9"/>
    <w:semiHidden/>
    <w:rsid w:val="00D93502"/>
    <w:rPr>
      <w:rFonts w:asciiTheme="majorHAnsi" w:eastAsiaTheme="majorEastAsia" w:hAnsiTheme="majorHAnsi" w:cstheme="majorBidi"/>
      <w:i/>
      <w:iCs/>
      <w:color w:val="404040" w:themeColor="text1" w:themeTint="BF"/>
      <w:lang w:val="en-US" w:eastAsia="pt-BR"/>
    </w:rPr>
  </w:style>
  <w:style w:type="character" w:customStyle="1" w:styleId="Heading8Char">
    <w:name w:val="Heading 8 Char"/>
    <w:basedOn w:val="DefaultParagraphFont"/>
    <w:link w:val="Heading8"/>
    <w:uiPriority w:val="9"/>
    <w:semiHidden/>
    <w:rsid w:val="00D93502"/>
    <w:rPr>
      <w:rFonts w:asciiTheme="majorHAnsi" w:eastAsiaTheme="majorEastAsia" w:hAnsiTheme="majorHAnsi" w:cstheme="majorBidi"/>
      <w:color w:val="404040" w:themeColor="text1" w:themeTint="BF"/>
      <w:sz w:val="20"/>
      <w:szCs w:val="20"/>
      <w:lang w:val="en-US" w:eastAsia="pt-BR"/>
    </w:rPr>
  </w:style>
  <w:style w:type="character" w:customStyle="1" w:styleId="Heading9Char">
    <w:name w:val="Heading 9 Char"/>
    <w:basedOn w:val="DefaultParagraphFont"/>
    <w:link w:val="Heading9"/>
    <w:uiPriority w:val="9"/>
    <w:semiHidden/>
    <w:rsid w:val="00D93502"/>
    <w:rPr>
      <w:rFonts w:asciiTheme="majorHAnsi" w:eastAsiaTheme="majorEastAsia" w:hAnsiTheme="majorHAnsi" w:cstheme="majorBidi"/>
      <w:i/>
      <w:iCs/>
      <w:color w:val="404040" w:themeColor="text1" w:themeTint="BF"/>
      <w:sz w:val="20"/>
      <w:szCs w:val="20"/>
      <w:lang w:val="en-US" w:eastAsia="pt-BR"/>
    </w:rPr>
  </w:style>
  <w:style w:type="character" w:customStyle="1" w:styleId="FooterChar">
    <w:name w:val="Footer Char"/>
    <w:basedOn w:val="DefaultParagraphFont"/>
    <w:link w:val="Footer"/>
    <w:uiPriority w:val="99"/>
    <w:rsid w:val="005F78D5"/>
    <w:rPr>
      <w:rFonts w:ascii="Times New Roman" w:eastAsia="Times New Roman" w:hAnsi="Times New Roman" w:cs="Times New Roman"/>
      <w:lang w:eastAsia="pt-BR"/>
    </w:rPr>
  </w:style>
  <w:style w:type="character" w:styleId="PageNumber">
    <w:name w:val="page number"/>
    <w:basedOn w:val="DefaultParagraphFont"/>
    <w:uiPriority w:val="99"/>
    <w:semiHidden/>
    <w:unhideWhenUsed/>
    <w:rsid w:val="005F78D5"/>
  </w:style>
  <w:style w:type="paragraph" w:styleId="Header">
    <w:name w:val="header"/>
    <w:basedOn w:val="Normal"/>
    <w:link w:val="HeaderChar"/>
    <w:uiPriority w:val="99"/>
    <w:unhideWhenUsed/>
    <w:rsid w:val="00520750"/>
    <w:pPr>
      <w:tabs>
        <w:tab w:val="center" w:pos="4320"/>
        <w:tab w:val="right" w:pos="8640"/>
      </w:tabs>
      <w:spacing w:line="240" w:lineRule="auto"/>
    </w:pPr>
  </w:style>
  <w:style w:type="character" w:customStyle="1" w:styleId="HeaderChar">
    <w:name w:val="Header Char"/>
    <w:basedOn w:val="DefaultParagraphFont"/>
    <w:link w:val="Header"/>
    <w:uiPriority w:val="99"/>
    <w:rsid w:val="00520750"/>
    <w:rPr>
      <w:rFonts w:ascii="Times New Roman" w:eastAsia="Times New Roman" w:hAnsi="Times New Roman" w:cs="Times New Roman"/>
      <w:lang w:eastAsia="pt-BR"/>
    </w:rPr>
  </w:style>
  <w:style w:type="character" w:styleId="Hyperlink">
    <w:name w:val="Hyperlink"/>
    <w:uiPriority w:val="99"/>
    <w:unhideWhenUsed/>
    <w:rsid w:val="001302DF"/>
    <w:rPr>
      <w:color w:val="0000FF"/>
      <w:u w:val="single"/>
    </w:rPr>
  </w:style>
  <w:style w:type="paragraph" w:styleId="ListParagraph">
    <w:name w:val="List Paragraph"/>
    <w:basedOn w:val="Normal"/>
    <w:uiPriority w:val="34"/>
    <w:qFormat/>
    <w:rsid w:val="00375D3C"/>
    <w:pPr>
      <w:ind w:left="720"/>
      <w:contextualSpacing/>
    </w:pPr>
  </w:style>
  <w:style w:type="character" w:styleId="Emphasis">
    <w:name w:val="Emphasis"/>
    <w:basedOn w:val="DefaultParagraphFont"/>
    <w:uiPriority w:val="20"/>
    <w:qFormat/>
    <w:rsid w:val="005F7389"/>
    <w:rPr>
      <w:i/>
      <w:iCs/>
    </w:rPr>
  </w:style>
  <w:style w:type="character" w:customStyle="1" w:styleId="apple-converted-space">
    <w:name w:val="apple-converted-space"/>
    <w:basedOn w:val="DefaultParagraphFont"/>
    <w:rsid w:val="005F7389"/>
  </w:style>
  <w:style w:type="paragraph" w:customStyle="1" w:styleId="Default">
    <w:name w:val="Default"/>
    <w:rsid w:val="00241DEA"/>
    <w:pPr>
      <w:widowControl w:val="0"/>
      <w:autoSpaceDE w:val="0"/>
      <w:autoSpaceDN w:val="0"/>
      <w:adjustRightInd w:val="0"/>
    </w:pPr>
    <w:rPr>
      <w:rFonts w:ascii="Times New Roman" w:hAnsi="Times New Roman" w:cs="Times New Roman"/>
      <w:color w:val="000000"/>
      <w:lang w:val="en-US"/>
    </w:rPr>
  </w:style>
  <w:style w:type="character" w:styleId="CommentReference">
    <w:name w:val="annotation reference"/>
    <w:basedOn w:val="DefaultParagraphFont"/>
    <w:unhideWhenUsed/>
    <w:qFormat/>
    <w:rsid w:val="009A7B98"/>
    <w:rPr>
      <w:sz w:val="18"/>
      <w:szCs w:val="18"/>
    </w:rPr>
  </w:style>
  <w:style w:type="paragraph" w:styleId="CommentText">
    <w:name w:val="annotation text"/>
    <w:basedOn w:val="Normal"/>
    <w:link w:val="CommentTextChar"/>
    <w:unhideWhenUsed/>
    <w:rsid w:val="009A7B98"/>
    <w:pPr>
      <w:spacing w:line="240" w:lineRule="auto"/>
    </w:pPr>
  </w:style>
  <w:style w:type="character" w:customStyle="1" w:styleId="CommentTextChar">
    <w:name w:val="Comment Text Char"/>
    <w:basedOn w:val="DefaultParagraphFont"/>
    <w:link w:val="CommentText"/>
    <w:qFormat/>
    <w:rsid w:val="009A7B98"/>
    <w:rPr>
      <w:rFonts w:ascii="Times New Roman" w:eastAsia="Times New Roman" w:hAnsi="Times New Roman" w:cs="Times New Roman"/>
      <w:lang w:eastAsia="pt-BR"/>
    </w:rPr>
  </w:style>
  <w:style w:type="paragraph" w:styleId="CommentSubject">
    <w:name w:val="annotation subject"/>
    <w:basedOn w:val="CommentText"/>
    <w:next w:val="CommentText"/>
    <w:link w:val="CommentSubjectChar"/>
    <w:uiPriority w:val="99"/>
    <w:semiHidden/>
    <w:unhideWhenUsed/>
    <w:rsid w:val="009A7B98"/>
    <w:rPr>
      <w:b/>
      <w:bCs/>
      <w:sz w:val="20"/>
      <w:szCs w:val="20"/>
    </w:rPr>
  </w:style>
  <w:style w:type="character" w:customStyle="1" w:styleId="CommentSubjectChar">
    <w:name w:val="Comment Subject Char"/>
    <w:basedOn w:val="CommentTextChar"/>
    <w:link w:val="CommentSubject"/>
    <w:uiPriority w:val="99"/>
    <w:semiHidden/>
    <w:rsid w:val="009A7B98"/>
    <w:rPr>
      <w:rFonts w:ascii="Times New Roman" w:eastAsia="Times New Roman" w:hAnsi="Times New Roman" w:cs="Times New Roman"/>
      <w:b/>
      <w:bCs/>
      <w:sz w:val="20"/>
      <w:szCs w:val="20"/>
      <w:lang w:eastAsia="pt-BR"/>
    </w:rPr>
  </w:style>
  <w:style w:type="paragraph" w:styleId="Revision">
    <w:name w:val="Revision"/>
    <w:hidden/>
    <w:uiPriority w:val="99"/>
    <w:semiHidden/>
    <w:rsid w:val="00E378D8"/>
    <w:rPr>
      <w:rFonts w:ascii="Times New Roman" w:eastAsia="Times New Roman" w:hAnsi="Times New Roman" w:cs="Times New Roman"/>
      <w:lang w:eastAsia="pt-BR"/>
    </w:rPr>
  </w:style>
  <w:style w:type="character" w:styleId="FollowedHyperlink">
    <w:name w:val="FollowedHyperlink"/>
    <w:basedOn w:val="DefaultParagraphFont"/>
    <w:uiPriority w:val="99"/>
    <w:semiHidden/>
    <w:unhideWhenUsed/>
    <w:rsid w:val="009431AF"/>
    <w:rPr>
      <w:color w:val="800080" w:themeColor="followedHyperlink"/>
      <w:u w:val="single"/>
    </w:rPr>
  </w:style>
  <w:style w:type="character" w:customStyle="1" w:styleId="doi">
    <w:name w:val="doi"/>
    <w:basedOn w:val="DefaultParagraphFont"/>
    <w:rsid w:val="009431AF"/>
  </w:style>
  <w:style w:type="paragraph" w:styleId="Caption">
    <w:name w:val="caption"/>
    <w:basedOn w:val="Normal"/>
    <w:next w:val="Normal"/>
    <w:uiPriority w:val="35"/>
    <w:unhideWhenUsed/>
    <w:qFormat/>
    <w:rsid w:val="00D75A8B"/>
    <w:pPr>
      <w:spacing w:after="200" w:line="240" w:lineRule="auto"/>
    </w:pPr>
    <w:rPr>
      <w:b/>
      <w:bCs/>
      <w:sz w:val="20"/>
      <w:szCs w:val="18"/>
    </w:rPr>
  </w:style>
  <w:style w:type="character" w:customStyle="1" w:styleId="A9">
    <w:name w:val="A9"/>
    <w:uiPriority w:val="99"/>
    <w:rsid w:val="00591D8A"/>
    <w:rPr>
      <w:rFonts w:cs="Frutiger LT Pro 57 Condensed"/>
      <w:color w:val="000000"/>
      <w:sz w:val="11"/>
      <w:szCs w:val="11"/>
    </w:rPr>
  </w:style>
  <w:style w:type="character" w:customStyle="1" w:styleId="A18">
    <w:name w:val="A18"/>
    <w:uiPriority w:val="99"/>
    <w:rsid w:val="005B79F2"/>
    <w:rPr>
      <w:rFonts w:cs="Frutiger LT Pro 47 Light Cn"/>
      <w:color w:val="000000"/>
      <w:sz w:val="9"/>
      <w:szCs w:val="9"/>
    </w:rPr>
  </w:style>
  <w:style w:type="character" w:customStyle="1" w:styleId="A16">
    <w:name w:val="A16"/>
    <w:uiPriority w:val="99"/>
    <w:rsid w:val="005B79F2"/>
    <w:rPr>
      <w:rFonts w:cs="Frutiger LT Pro 47 Light Cn"/>
      <w:color w:val="000000"/>
      <w:sz w:val="9"/>
      <w:szCs w:val="9"/>
    </w:rPr>
  </w:style>
  <w:style w:type="character" w:customStyle="1" w:styleId="A101">
    <w:name w:val="A10+1"/>
    <w:uiPriority w:val="99"/>
    <w:rsid w:val="00855CC5"/>
    <w:rPr>
      <w:color w:val="000000"/>
    </w:rPr>
  </w:style>
  <w:style w:type="paragraph" w:styleId="NormalWeb">
    <w:name w:val="Normal (Web)"/>
    <w:basedOn w:val="Normal"/>
    <w:uiPriority w:val="99"/>
    <w:semiHidden/>
    <w:unhideWhenUsed/>
    <w:rsid w:val="00E34564"/>
    <w:pPr>
      <w:spacing w:before="100" w:beforeAutospacing="1" w:after="100" w:afterAutospacing="1" w:line="240" w:lineRule="auto"/>
      <w:ind w:firstLine="0"/>
      <w:jc w:val="left"/>
    </w:pPr>
    <w:rPr>
      <w:rFonts w:ascii="Times" w:eastAsiaTheme="minorEastAsia" w:hAnsi="Times"/>
      <w:sz w:val="20"/>
      <w:szCs w:val="20"/>
      <w:lang w:eastAsia="en-US"/>
    </w:rPr>
  </w:style>
  <w:style w:type="paragraph" w:customStyle="1" w:styleId="00-texto">
    <w:name w:val="00-texto"/>
    <w:rsid w:val="00BA58A4"/>
    <w:pPr>
      <w:spacing w:before="40" w:after="40" w:line="360" w:lineRule="auto"/>
      <w:ind w:firstLine="567"/>
      <w:jc w:val="both"/>
    </w:pPr>
    <w:rPr>
      <w:rFonts w:ascii="Calibri" w:eastAsia="Arial" w:hAnsi="Calibri" w:cs="Times New Roman"/>
      <w:sz w:val="22"/>
      <w:szCs w:val="22"/>
    </w:rPr>
  </w:style>
  <w:style w:type="paragraph" w:styleId="FootnoteText">
    <w:name w:val="footnote text"/>
    <w:aliases w:val="Texto de nota de rodapé Char Char Char Char,Texto de rodapé Char,Texto de rodapé Char Char,Fußnote,Footnote Text Char,Footnote Text Char1 Char,Footnote Text Char Char Char,Footnote Text Char2 Char Char Char,Footnote Text Char2"/>
    <w:basedOn w:val="Normal"/>
    <w:link w:val="FootnoteTextChar1"/>
    <w:uiPriority w:val="99"/>
    <w:unhideWhenUsed/>
    <w:qFormat/>
    <w:rsid w:val="00F14449"/>
    <w:pPr>
      <w:spacing w:line="240" w:lineRule="auto"/>
      <w:ind w:firstLine="0"/>
      <w:jc w:val="left"/>
    </w:pPr>
    <w:rPr>
      <w:rFonts w:asciiTheme="minorHAnsi" w:eastAsiaTheme="minorHAnsi" w:hAnsiTheme="minorHAnsi" w:cstheme="minorBidi"/>
      <w:sz w:val="18"/>
      <w:szCs w:val="20"/>
      <w:lang w:val="pt-BR" w:eastAsia="en-US"/>
    </w:rPr>
  </w:style>
  <w:style w:type="character" w:customStyle="1" w:styleId="FootnoteTextChar1">
    <w:name w:val="Footnote Text Char1"/>
    <w:aliases w:val="Texto de nota de rodapé Char Char Char Char Char,Texto de rodapé Char Char1,Texto de rodapé Char Char Char,Fußnote Char,Footnote Text Char Char,Footnote Text Char1 Char Char,Footnote Text Char Char Char Char,Footnote Text Char2 Char"/>
    <w:basedOn w:val="DefaultParagraphFont"/>
    <w:link w:val="FootnoteText"/>
    <w:uiPriority w:val="99"/>
    <w:qFormat/>
    <w:rsid w:val="00F14449"/>
    <w:rPr>
      <w:rFonts w:eastAsiaTheme="minorHAnsi"/>
      <w:sz w:val="18"/>
      <w:szCs w:val="20"/>
    </w:rPr>
  </w:style>
  <w:style w:type="character" w:styleId="FootnoteReference">
    <w:name w:val="footnote reference"/>
    <w:aliases w:val="(Ref. de nota al pie),-E Fuﬂnotenzeichen,-E Fuûnotenzeichen,-E Fußnotenzeichen,Footnote Ref,16 Point,Superscript 6 Point,Referência de rodapé,ftref"/>
    <w:basedOn w:val="DefaultParagraphFont"/>
    <w:uiPriority w:val="99"/>
    <w:unhideWhenUsed/>
    <w:qFormat/>
    <w:rsid w:val="00F14449"/>
    <w:rPr>
      <w:vertAlign w:val="superscript"/>
    </w:rPr>
  </w:style>
  <w:style w:type="paragraph" w:styleId="EndnoteText">
    <w:name w:val="endnote text"/>
    <w:basedOn w:val="Normal"/>
    <w:link w:val="EndnoteTextChar"/>
    <w:uiPriority w:val="99"/>
    <w:semiHidden/>
    <w:unhideWhenUsed/>
    <w:rsid w:val="00212CD3"/>
    <w:pPr>
      <w:spacing w:line="240" w:lineRule="auto"/>
    </w:pPr>
    <w:rPr>
      <w:sz w:val="20"/>
      <w:szCs w:val="20"/>
    </w:rPr>
  </w:style>
  <w:style w:type="character" w:customStyle="1" w:styleId="EndnoteTextChar">
    <w:name w:val="Endnote Text Char"/>
    <w:basedOn w:val="DefaultParagraphFont"/>
    <w:link w:val="EndnoteText"/>
    <w:uiPriority w:val="99"/>
    <w:semiHidden/>
    <w:rsid w:val="00212CD3"/>
    <w:rPr>
      <w:rFonts w:ascii="Times New Roman" w:eastAsia="Times New Roman" w:hAnsi="Times New Roman" w:cs="Times New Roman"/>
      <w:sz w:val="20"/>
      <w:szCs w:val="20"/>
      <w:lang w:val="en-US" w:eastAsia="pt-BR"/>
    </w:rPr>
  </w:style>
  <w:style w:type="character" w:styleId="EndnoteReference">
    <w:name w:val="endnote reference"/>
    <w:basedOn w:val="DefaultParagraphFont"/>
    <w:uiPriority w:val="99"/>
    <w:semiHidden/>
    <w:unhideWhenUsed/>
    <w:rsid w:val="00212CD3"/>
    <w:rPr>
      <w:vertAlign w:val="superscript"/>
    </w:rPr>
  </w:style>
  <w:style w:type="paragraph" w:styleId="DocumentMap">
    <w:name w:val="Document Map"/>
    <w:basedOn w:val="Normal"/>
    <w:link w:val="DocumentMapChar"/>
    <w:uiPriority w:val="99"/>
    <w:semiHidden/>
    <w:unhideWhenUsed/>
    <w:rsid w:val="00D11CEF"/>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D11CEF"/>
    <w:rPr>
      <w:rFonts w:ascii="Lucida Grande" w:eastAsia="Times New Roman" w:hAnsi="Lucida Grande" w:cs="Lucida Grande"/>
      <w:lang w:val="en-US" w:eastAsia="pt-BR"/>
    </w:rPr>
  </w:style>
  <w:style w:type="character" w:customStyle="1" w:styleId="tgc">
    <w:name w:val="_tgc"/>
    <w:basedOn w:val="DefaultParagraphFont"/>
    <w:rsid w:val="00544386"/>
  </w:style>
  <w:style w:type="character" w:styleId="HTMLCode">
    <w:name w:val="HTML Code"/>
    <w:basedOn w:val="DefaultParagraphFont"/>
    <w:uiPriority w:val="99"/>
    <w:semiHidden/>
    <w:unhideWhenUsed/>
    <w:rsid w:val="00D951AF"/>
    <w:rPr>
      <w:rFonts w:ascii="Courier New" w:eastAsia="Times New Roman" w:hAnsi="Courier New" w:cs="Courier New"/>
      <w:sz w:val="20"/>
      <w:szCs w:val="20"/>
    </w:rPr>
  </w:style>
  <w:style w:type="table" w:styleId="TableGrid">
    <w:name w:val="Table Grid"/>
    <w:basedOn w:val="TableNormal"/>
    <w:uiPriority w:val="59"/>
    <w:rsid w:val="00383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E578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87380A"/>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176950">
      <w:bodyDiv w:val="1"/>
      <w:marLeft w:val="0"/>
      <w:marRight w:val="0"/>
      <w:marTop w:val="0"/>
      <w:marBottom w:val="0"/>
      <w:divBdr>
        <w:top w:val="none" w:sz="0" w:space="0" w:color="auto"/>
        <w:left w:val="none" w:sz="0" w:space="0" w:color="auto"/>
        <w:bottom w:val="none" w:sz="0" w:space="0" w:color="auto"/>
        <w:right w:val="none" w:sz="0" w:space="0" w:color="auto"/>
      </w:divBdr>
    </w:div>
    <w:div w:id="60565846">
      <w:bodyDiv w:val="1"/>
      <w:marLeft w:val="0"/>
      <w:marRight w:val="0"/>
      <w:marTop w:val="0"/>
      <w:marBottom w:val="0"/>
      <w:divBdr>
        <w:top w:val="none" w:sz="0" w:space="0" w:color="auto"/>
        <w:left w:val="none" w:sz="0" w:space="0" w:color="auto"/>
        <w:bottom w:val="none" w:sz="0" w:space="0" w:color="auto"/>
        <w:right w:val="none" w:sz="0" w:space="0" w:color="auto"/>
      </w:divBdr>
    </w:div>
    <w:div w:id="73669056">
      <w:bodyDiv w:val="1"/>
      <w:marLeft w:val="0"/>
      <w:marRight w:val="0"/>
      <w:marTop w:val="0"/>
      <w:marBottom w:val="0"/>
      <w:divBdr>
        <w:top w:val="none" w:sz="0" w:space="0" w:color="auto"/>
        <w:left w:val="none" w:sz="0" w:space="0" w:color="auto"/>
        <w:bottom w:val="none" w:sz="0" w:space="0" w:color="auto"/>
        <w:right w:val="none" w:sz="0" w:space="0" w:color="auto"/>
      </w:divBdr>
    </w:div>
    <w:div w:id="109473074">
      <w:bodyDiv w:val="1"/>
      <w:marLeft w:val="0"/>
      <w:marRight w:val="0"/>
      <w:marTop w:val="0"/>
      <w:marBottom w:val="0"/>
      <w:divBdr>
        <w:top w:val="none" w:sz="0" w:space="0" w:color="auto"/>
        <w:left w:val="none" w:sz="0" w:space="0" w:color="auto"/>
        <w:bottom w:val="none" w:sz="0" w:space="0" w:color="auto"/>
        <w:right w:val="none" w:sz="0" w:space="0" w:color="auto"/>
      </w:divBdr>
    </w:div>
    <w:div w:id="120848944">
      <w:bodyDiv w:val="1"/>
      <w:marLeft w:val="0"/>
      <w:marRight w:val="0"/>
      <w:marTop w:val="0"/>
      <w:marBottom w:val="0"/>
      <w:divBdr>
        <w:top w:val="none" w:sz="0" w:space="0" w:color="auto"/>
        <w:left w:val="none" w:sz="0" w:space="0" w:color="auto"/>
        <w:bottom w:val="none" w:sz="0" w:space="0" w:color="auto"/>
        <w:right w:val="none" w:sz="0" w:space="0" w:color="auto"/>
      </w:divBdr>
    </w:div>
    <w:div w:id="248391439">
      <w:bodyDiv w:val="1"/>
      <w:marLeft w:val="0"/>
      <w:marRight w:val="0"/>
      <w:marTop w:val="0"/>
      <w:marBottom w:val="0"/>
      <w:divBdr>
        <w:top w:val="none" w:sz="0" w:space="0" w:color="auto"/>
        <w:left w:val="none" w:sz="0" w:space="0" w:color="auto"/>
        <w:bottom w:val="none" w:sz="0" w:space="0" w:color="auto"/>
        <w:right w:val="none" w:sz="0" w:space="0" w:color="auto"/>
      </w:divBdr>
      <w:divsChild>
        <w:div w:id="154880601">
          <w:marLeft w:val="0"/>
          <w:marRight w:val="0"/>
          <w:marTop w:val="0"/>
          <w:marBottom w:val="0"/>
          <w:divBdr>
            <w:top w:val="none" w:sz="0" w:space="0" w:color="auto"/>
            <w:left w:val="none" w:sz="0" w:space="0" w:color="auto"/>
            <w:bottom w:val="none" w:sz="0" w:space="0" w:color="auto"/>
            <w:right w:val="none" w:sz="0" w:space="0" w:color="auto"/>
          </w:divBdr>
        </w:div>
        <w:div w:id="1359812603">
          <w:marLeft w:val="0"/>
          <w:marRight w:val="0"/>
          <w:marTop w:val="0"/>
          <w:marBottom w:val="0"/>
          <w:divBdr>
            <w:top w:val="none" w:sz="0" w:space="0" w:color="auto"/>
            <w:left w:val="none" w:sz="0" w:space="0" w:color="auto"/>
            <w:bottom w:val="none" w:sz="0" w:space="0" w:color="auto"/>
            <w:right w:val="none" w:sz="0" w:space="0" w:color="auto"/>
          </w:divBdr>
        </w:div>
        <w:div w:id="141237625">
          <w:marLeft w:val="0"/>
          <w:marRight w:val="0"/>
          <w:marTop w:val="0"/>
          <w:marBottom w:val="0"/>
          <w:divBdr>
            <w:top w:val="none" w:sz="0" w:space="0" w:color="auto"/>
            <w:left w:val="none" w:sz="0" w:space="0" w:color="auto"/>
            <w:bottom w:val="none" w:sz="0" w:space="0" w:color="auto"/>
            <w:right w:val="none" w:sz="0" w:space="0" w:color="auto"/>
          </w:divBdr>
        </w:div>
        <w:div w:id="1080717582">
          <w:marLeft w:val="0"/>
          <w:marRight w:val="0"/>
          <w:marTop w:val="0"/>
          <w:marBottom w:val="0"/>
          <w:divBdr>
            <w:top w:val="none" w:sz="0" w:space="0" w:color="auto"/>
            <w:left w:val="none" w:sz="0" w:space="0" w:color="auto"/>
            <w:bottom w:val="none" w:sz="0" w:space="0" w:color="auto"/>
            <w:right w:val="none" w:sz="0" w:space="0" w:color="auto"/>
          </w:divBdr>
        </w:div>
        <w:div w:id="1363899364">
          <w:marLeft w:val="0"/>
          <w:marRight w:val="0"/>
          <w:marTop w:val="0"/>
          <w:marBottom w:val="0"/>
          <w:divBdr>
            <w:top w:val="none" w:sz="0" w:space="0" w:color="auto"/>
            <w:left w:val="none" w:sz="0" w:space="0" w:color="auto"/>
            <w:bottom w:val="none" w:sz="0" w:space="0" w:color="auto"/>
            <w:right w:val="none" w:sz="0" w:space="0" w:color="auto"/>
          </w:divBdr>
        </w:div>
      </w:divsChild>
    </w:div>
    <w:div w:id="284310534">
      <w:bodyDiv w:val="1"/>
      <w:marLeft w:val="0"/>
      <w:marRight w:val="0"/>
      <w:marTop w:val="0"/>
      <w:marBottom w:val="0"/>
      <w:divBdr>
        <w:top w:val="none" w:sz="0" w:space="0" w:color="auto"/>
        <w:left w:val="none" w:sz="0" w:space="0" w:color="auto"/>
        <w:bottom w:val="none" w:sz="0" w:space="0" w:color="auto"/>
        <w:right w:val="none" w:sz="0" w:space="0" w:color="auto"/>
      </w:divBdr>
    </w:div>
    <w:div w:id="350183626">
      <w:bodyDiv w:val="1"/>
      <w:marLeft w:val="0"/>
      <w:marRight w:val="0"/>
      <w:marTop w:val="0"/>
      <w:marBottom w:val="0"/>
      <w:divBdr>
        <w:top w:val="none" w:sz="0" w:space="0" w:color="auto"/>
        <w:left w:val="none" w:sz="0" w:space="0" w:color="auto"/>
        <w:bottom w:val="none" w:sz="0" w:space="0" w:color="auto"/>
        <w:right w:val="none" w:sz="0" w:space="0" w:color="auto"/>
      </w:divBdr>
    </w:div>
    <w:div w:id="350494035">
      <w:bodyDiv w:val="1"/>
      <w:marLeft w:val="0"/>
      <w:marRight w:val="0"/>
      <w:marTop w:val="0"/>
      <w:marBottom w:val="0"/>
      <w:divBdr>
        <w:top w:val="none" w:sz="0" w:space="0" w:color="auto"/>
        <w:left w:val="none" w:sz="0" w:space="0" w:color="auto"/>
        <w:bottom w:val="none" w:sz="0" w:space="0" w:color="auto"/>
        <w:right w:val="none" w:sz="0" w:space="0" w:color="auto"/>
      </w:divBdr>
    </w:div>
    <w:div w:id="516235213">
      <w:bodyDiv w:val="1"/>
      <w:marLeft w:val="0"/>
      <w:marRight w:val="0"/>
      <w:marTop w:val="0"/>
      <w:marBottom w:val="0"/>
      <w:divBdr>
        <w:top w:val="none" w:sz="0" w:space="0" w:color="auto"/>
        <w:left w:val="none" w:sz="0" w:space="0" w:color="auto"/>
        <w:bottom w:val="none" w:sz="0" w:space="0" w:color="auto"/>
        <w:right w:val="none" w:sz="0" w:space="0" w:color="auto"/>
      </w:divBdr>
    </w:div>
    <w:div w:id="670333696">
      <w:bodyDiv w:val="1"/>
      <w:marLeft w:val="0"/>
      <w:marRight w:val="0"/>
      <w:marTop w:val="0"/>
      <w:marBottom w:val="0"/>
      <w:divBdr>
        <w:top w:val="none" w:sz="0" w:space="0" w:color="auto"/>
        <w:left w:val="none" w:sz="0" w:space="0" w:color="auto"/>
        <w:bottom w:val="none" w:sz="0" w:space="0" w:color="auto"/>
        <w:right w:val="none" w:sz="0" w:space="0" w:color="auto"/>
      </w:divBdr>
    </w:div>
    <w:div w:id="733086851">
      <w:bodyDiv w:val="1"/>
      <w:marLeft w:val="0"/>
      <w:marRight w:val="0"/>
      <w:marTop w:val="0"/>
      <w:marBottom w:val="0"/>
      <w:divBdr>
        <w:top w:val="none" w:sz="0" w:space="0" w:color="auto"/>
        <w:left w:val="none" w:sz="0" w:space="0" w:color="auto"/>
        <w:bottom w:val="none" w:sz="0" w:space="0" w:color="auto"/>
        <w:right w:val="none" w:sz="0" w:space="0" w:color="auto"/>
      </w:divBdr>
    </w:div>
    <w:div w:id="929586458">
      <w:bodyDiv w:val="1"/>
      <w:marLeft w:val="0"/>
      <w:marRight w:val="0"/>
      <w:marTop w:val="0"/>
      <w:marBottom w:val="0"/>
      <w:divBdr>
        <w:top w:val="none" w:sz="0" w:space="0" w:color="auto"/>
        <w:left w:val="none" w:sz="0" w:space="0" w:color="auto"/>
        <w:bottom w:val="none" w:sz="0" w:space="0" w:color="auto"/>
        <w:right w:val="none" w:sz="0" w:space="0" w:color="auto"/>
      </w:divBdr>
    </w:div>
    <w:div w:id="1025450399">
      <w:bodyDiv w:val="1"/>
      <w:marLeft w:val="0"/>
      <w:marRight w:val="0"/>
      <w:marTop w:val="0"/>
      <w:marBottom w:val="0"/>
      <w:divBdr>
        <w:top w:val="none" w:sz="0" w:space="0" w:color="auto"/>
        <w:left w:val="none" w:sz="0" w:space="0" w:color="auto"/>
        <w:bottom w:val="none" w:sz="0" w:space="0" w:color="auto"/>
        <w:right w:val="none" w:sz="0" w:space="0" w:color="auto"/>
      </w:divBdr>
    </w:div>
    <w:div w:id="1485274144">
      <w:bodyDiv w:val="1"/>
      <w:marLeft w:val="0"/>
      <w:marRight w:val="0"/>
      <w:marTop w:val="0"/>
      <w:marBottom w:val="0"/>
      <w:divBdr>
        <w:top w:val="none" w:sz="0" w:space="0" w:color="auto"/>
        <w:left w:val="none" w:sz="0" w:space="0" w:color="auto"/>
        <w:bottom w:val="none" w:sz="0" w:space="0" w:color="auto"/>
        <w:right w:val="none" w:sz="0" w:space="0" w:color="auto"/>
      </w:divBdr>
    </w:div>
    <w:div w:id="1542549025">
      <w:bodyDiv w:val="1"/>
      <w:marLeft w:val="0"/>
      <w:marRight w:val="0"/>
      <w:marTop w:val="0"/>
      <w:marBottom w:val="0"/>
      <w:divBdr>
        <w:top w:val="none" w:sz="0" w:space="0" w:color="auto"/>
        <w:left w:val="none" w:sz="0" w:space="0" w:color="auto"/>
        <w:bottom w:val="none" w:sz="0" w:space="0" w:color="auto"/>
        <w:right w:val="none" w:sz="0" w:space="0" w:color="auto"/>
      </w:divBdr>
    </w:div>
    <w:div w:id="1562715618">
      <w:bodyDiv w:val="1"/>
      <w:marLeft w:val="0"/>
      <w:marRight w:val="0"/>
      <w:marTop w:val="0"/>
      <w:marBottom w:val="0"/>
      <w:divBdr>
        <w:top w:val="none" w:sz="0" w:space="0" w:color="auto"/>
        <w:left w:val="none" w:sz="0" w:space="0" w:color="auto"/>
        <w:bottom w:val="none" w:sz="0" w:space="0" w:color="auto"/>
        <w:right w:val="none" w:sz="0" w:space="0" w:color="auto"/>
      </w:divBdr>
    </w:div>
    <w:div w:id="1702440274">
      <w:bodyDiv w:val="1"/>
      <w:marLeft w:val="0"/>
      <w:marRight w:val="0"/>
      <w:marTop w:val="0"/>
      <w:marBottom w:val="0"/>
      <w:divBdr>
        <w:top w:val="none" w:sz="0" w:space="0" w:color="auto"/>
        <w:left w:val="none" w:sz="0" w:space="0" w:color="auto"/>
        <w:bottom w:val="none" w:sz="0" w:space="0" w:color="auto"/>
        <w:right w:val="none" w:sz="0" w:space="0" w:color="auto"/>
      </w:divBdr>
    </w:div>
    <w:div w:id="1766684479">
      <w:bodyDiv w:val="1"/>
      <w:marLeft w:val="0"/>
      <w:marRight w:val="0"/>
      <w:marTop w:val="0"/>
      <w:marBottom w:val="0"/>
      <w:divBdr>
        <w:top w:val="none" w:sz="0" w:space="0" w:color="auto"/>
        <w:left w:val="none" w:sz="0" w:space="0" w:color="auto"/>
        <w:bottom w:val="none" w:sz="0" w:space="0" w:color="auto"/>
        <w:right w:val="none" w:sz="0" w:space="0" w:color="auto"/>
      </w:divBdr>
    </w:div>
    <w:div w:id="1775635187">
      <w:bodyDiv w:val="1"/>
      <w:marLeft w:val="0"/>
      <w:marRight w:val="0"/>
      <w:marTop w:val="0"/>
      <w:marBottom w:val="0"/>
      <w:divBdr>
        <w:top w:val="none" w:sz="0" w:space="0" w:color="auto"/>
        <w:left w:val="none" w:sz="0" w:space="0" w:color="auto"/>
        <w:bottom w:val="none" w:sz="0" w:space="0" w:color="auto"/>
        <w:right w:val="none" w:sz="0" w:space="0" w:color="auto"/>
      </w:divBdr>
    </w:div>
    <w:div w:id="1937668790">
      <w:bodyDiv w:val="1"/>
      <w:marLeft w:val="0"/>
      <w:marRight w:val="0"/>
      <w:marTop w:val="0"/>
      <w:marBottom w:val="0"/>
      <w:divBdr>
        <w:top w:val="none" w:sz="0" w:space="0" w:color="auto"/>
        <w:left w:val="none" w:sz="0" w:space="0" w:color="auto"/>
        <w:bottom w:val="none" w:sz="0" w:space="0" w:color="auto"/>
        <w:right w:val="none" w:sz="0" w:space="0" w:color="auto"/>
      </w:divBdr>
    </w:div>
    <w:div w:id="19933640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1F8BFD-A08A-41D7-AB50-C34F78267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962</Words>
  <Characters>11185</Characters>
  <Application>Microsoft Office Word</Application>
  <DocSecurity>0</DocSecurity>
  <Lines>93</Lines>
  <Paragraphs>26</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UFRJ</Company>
  <LinksUpToDate>false</LinksUpToDate>
  <CharactersWithSpaces>131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na Imperio</dc:creator>
  <cp:lastModifiedBy>CANCELLA-MORAIS Rafael</cp:lastModifiedBy>
  <cp:revision>2</cp:revision>
  <cp:lastPrinted>2016-08-23T19:23:00Z</cp:lastPrinted>
  <dcterms:created xsi:type="dcterms:W3CDTF">2017-11-07T15:57:00Z</dcterms:created>
  <dcterms:modified xsi:type="dcterms:W3CDTF">2017-11-07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OpoY5KBp"/&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